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276AAD" w14:textId="5CF7EB04" w:rsidR="00854BBD" w:rsidRPr="005A6AA1" w:rsidRDefault="006D406B" w:rsidP="006F7132">
      <w:pPr>
        <w:tabs>
          <w:tab w:val="left" w:pos="917"/>
          <w:tab w:val="left" w:pos="2127"/>
        </w:tabs>
        <w:spacing w:line="0" w:lineRule="atLeast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5A6AA1"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29A5B5C5" w14:textId="553B03B5" w:rsidR="006D406B" w:rsidRPr="00B16A4E" w:rsidRDefault="006D406B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794E52D6" w14:textId="77777777" w:rsidR="005A6AA1" w:rsidRPr="00210BA8" w:rsidRDefault="005A6AA1" w:rsidP="005A6AA1">
      <w:pPr>
        <w:snapToGrid w:val="0"/>
        <w:spacing w:after="0" w:line="160" w:lineRule="atLeast"/>
        <w:jc w:val="center"/>
        <w:rPr>
          <w:rFonts w:ascii="Times New Roman" w:eastAsia="MS Mincho" w:hAnsi="Times New Roman" w:cs="Times New Roman"/>
          <w:bCs/>
          <w:spacing w:val="-6"/>
          <w:kern w:val="24"/>
          <w:position w:val="10"/>
          <w:sz w:val="28"/>
          <w:szCs w:val="20"/>
        </w:rPr>
      </w:pPr>
      <w:r w:rsidRPr="00210BA8">
        <w:rPr>
          <w:rFonts w:ascii="Times New Roman" w:eastAsia="MS Mincho" w:hAnsi="Times New Roman" w:cs="Times New Roman"/>
          <w:bCs/>
          <w:spacing w:val="-6"/>
          <w:kern w:val="24"/>
          <w:position w:val="10"/>
          <w:sz w:val="28"/>
          <w:szCs w:val="20"/>
        </w:rPr>
        <w:t xml:space="preserve">X-ray Absorption Fine Structure Studies on Nickel Phosphide Catalysts </w:t>
      </w:r>
      <w:r w:rsidRPr="00210BA8">
        <w:rPr>
          <w:rFonts w:ascii="Times New Roman" w:eastAsia="MS Mincho" w:hAnsi="Times New Roman" w:cs="Times New Roman"/>
          <w:bCs/>
          <w:color w:val="000000" w:themeColor="text1"/>
          <w:spacing w:val="-6"/>
          <w:kern w:val="24"/>
          <w:position w:val="10"/>
          <w:sz w:val="28"/>
          <w:szCs w:val="20"/>
        </w:rPr>
        <w:t xml:space="preserve">for </w:t>
      </w:r>
      <w:r>
        <w:rPr>
          <w:rFonts w:ascii="Times New Roman" w:eastAsia="MS Mincho" w:hAnsi="Times New Roman" w:cs="Times New Roman"/>
          <w:bCs/>
          <w:color w:val="000000" w:themeColor="text1"/>
          <w:spacing w:val="-6"/>
          <w:kern w:val="24"/>
          <w:position w:val="10"/>
          <w:sz w:val="28"/>
          <w:szCs w:val="20"/>
        </w:rPr>
        <w:t xml:space="preserve">the </w:t>
      </w:r>
      <w:r w:rsidRPr="00210BA8">
        <w:rPr>
          <w:rFonts w:ascii="Times New Roman" w:eastAsia="MS Mincho" w:hAnsi="Times New Roman" w:cs="Times New Roman"/>
          <w:bCs/>
          <w:color w:val="000000" w:themeColor="text1"/>
          <w:spacing w:val="-6"/>
          <w:kern w:val="24"/>
          <w:position w:val="10"/>
          <w:sz w:val="28"/>
          <w:szCs w:val="20"/>
        </w:rPr>
        <w:t xml:space="preserve">Non-oxidative Coupling of Methane Reaction Using </w:t>
      </w:r>
      <w:r>
        <w:rPr>
          <w:rFonts w:ascii="Times New Roman" w:eastAsia="MS Mincho" w:hAnsi="Times New Roman" w:cs="Times New Roman"/>
          <w:bCs/>
          <w:color w:val="000000" w:themeColor="text1"/>
          <w:spacing w:val="-6"/>
          <w:kern w:val="24"/>
          <w:position w:val="10"/>
          <w:sz w:val="28"/>
          <w:szCs w:val="20"/>
        </w:rPr>
        <w:t xml:space="preserve">a </w:t>
      </w:r>
      <w:r w:rsidRPr="00210BA8">
        <w:rPr>
          <w:rFonts w:ascii="Times New Roman" w:eastAsia="MS Mincho" w:hAnsi="Times New Roman" w:cs="Times New Roman"/>
          <w:bCs/>
          <w:color w:val="000000" w:themeColor="text1"/>
          <w:spacing w:val="-6"/>
          <w:kern w:val="24"/>
          <w:position w:val="10"/>
          <w:sz w:val="28"/>
          <w:szCs w:val="20"/>
        </w:rPr>
        <w:t>Theoretical Model</w:t>
      </w:r>
    </w:p>
    <w:p w14:paraId="369CBA90" w14:textId="77777777" w:rsidR="00B16A4E" w:rsidRPr="00B16A4E" w:rsidRDefault="00B16A4E" w:rsidP="002A0C13">
      <w:pPr>
        <w:spacing w:after="0" w:line="0" w:lineRule="atLeast"/>
        <w:jc w:val="both"/>
        <w:rPr>
          <w:rFonts w:ascii="Times New Roman" w:eastAsia="MS Mincho" w:hAnsi="Times New Roman" w:cs="Times New Roman"/>
          <w:noProof/>
          <w:sz w:val="21"/>
        </w:rPr>
      </w:pPr>
    </w:p>
    <w:p w14:paraId="35AE00C0" w14:textId="55BD23C9" w:rsidR="00B16A4E" w:rsidRPr="00B16A4E" w:rsidRDefault="00B16A4E" w:rsidP="002A0C13">
      <w:pPr>
        <w:spacing w:after="0" w:line="0" w:lineRule="atLeast"/>
        <w:jc w:val="both"/>
        <w:rPr>
          <w:rFonts w:ascii="Times New Roman" w:eastAsia="MS Mincho" w:hAnsi="Times New Roman" w:cs="Times New Roman"/>
          <w:noProof/>
          <w:sz w:val="21"/>
          <w:vertAlign w:val="superscript"/>
        </w:rPr>
      </w:pPr>
      <w:r w:rsidRPr="00B16A4E">
        <w:rPr>
          <w:rFonts w:ascii="Times New Roman" w:eastAsia="MS Mincho" w:hAnsi="Times New Roman" w:cs="Times New Roman"/>
          <w:noProof/>
          <w:sz w:val="21"/>
        </w:rPr>
        <w:t>Md Harun Al Rashid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a</w:t>
      </w:r>
      <w:r w:rsidRPr="00B16A4E">
        <w:rPr>
          <w:rFonts w:ascii="Times New Roman" w:eastAsia="MS Mincho" w:hAnsi="Times New Roman" w:cs="Times New Roman"/>
          <w:noProof/>
          <w:sz w:val="21"/>
        </w:rPr>
        <w:t xml:space="preserve"> , Arnoldus Lambertus Dipu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b</w:t>
      </w:r>
      <w:r w:rsidRPr="00B16A4E">
        <w:rPr>
          <w:rFonts w:ascii="Times New Roman" w:eastAsia="MS Mincho" w:hAnsi="Times New Roman" w:cs="Times New Roman"/>
          <w:noProof/>
          <w:sz w:val="21"/>
        </w:rPr>
        <w:t>, Yuta Nishikawa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b</w:t>
      </w:r>
      <w:r w:rsidRPr="00B16A4E">
        <w:rPr>
          <w:rFonts w:ascii="Times New Roman" w:eastAsia="MS Mincho" w:hAnsi="Times New Roman" w:cs="Times New Roman"/>
          <w:noProof/>
          <w:sz w:val="21"/>
        </w:rPr>
        <w:t>, Hitoshi Ogihara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c</w:t>
      </w:r>
      <w:r w:rsidRPr="00B16A4E">
        <w:rPr>
          <w:rFonts w:ascii="Times New Roman" w:eastAsia="MS Mincho" w:hAnsi="Times New Roman" w:cs="Times New Roman"/>
          <w:noProof/>
          <w:sz w:val="21"/>
        </w:rPr>
        <w:t>, Yuta Inami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b</w:t>
      </w:r>
      <w:r w:rsidRPr="00B16A4E">
        <w:rPr>
          <w:rFonts w:ascii="Times New Roman" w:eastAsia="MS Mincho" w:hAnsi="Times New Roman" w:cs="Times New Roman"/>
          <w:noProof/>
          <w:sz w:val="21"/>
        </w:rPr>
        <w:t>, Shoji Iguchi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b</w:t>
      </w:r>
      <w:r w:rsidRPr="00B16A4E">
        <w:rPr>
          <w:rFonts w:ascii="Times New Roman" w:eastAsia="MS Mincho" w:hAnsi="Times New Roman" w:cs="Times New Roman"/>
          <w:noProof/>
          <w:sz w:val="21"/>
        </w:rPr>
        <w:t>, Ichiro Yamanaka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b</w:t>
      </w:r>
      <w:r w:rsidRPr="00B16A4E">
        <w:rPr>
          <w:rFonts w:ascii="Times New Roman" w:eastAsia="MS Mincho" w:hAnsi="Times New Roman" w:cs="Times New Roman"/>
          <w:noProof/>
          <w:sz w:val="21"/>
        </w:rPr>
        <w:t>, Shinchi Nagamatsu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d</w:t>
      </w:r>
      <w:r w:rsidRPr="00B16A4E">
        <w:rPr>
          <w:rFonts w:ascii="Times New Roman" w:eastAsia="MS Mincho" w:hAnsi="Times New Roman" w:cs="Times New Roman"/>
          <w:noProof/>
          <w:sz w:val="21"/>
        </w:rPr>
        <w:t>, Daiki Kido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d</w:t>
      </w:r>
      <w:r w:rsidRPr="00B16A4E">
        <w:rPr>
          <w:rFonts w:ascii="Times New Roman" w:eastAsia="MS Mincho" w:hAnsi="Times New Roman" w:cs="Times New Roman"/>
          <w:noProof/>
          <w:sz w:val="21"/>
        </w:rPr>
        <w:t>, Bing Hu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d</w:t>
      </w:r>
      <w:r w:rsidRPr="00B16A4E">
        <w:rPr>
          <w:rFonts w:ascii="Times New Roman" w:eastAsia="MS Mincho" w:hAnsi="Times New Roman" w:cs="Times New Roman"/>
          <w:noProof/>
          <w:sz w:val="21"/>
        </w:rPr>
        <w:t>, Kiyotaka Asakura</w:t>
      </w:r>
      <w:r w:rsidRPr="00B16A4E">
        <w:rPr>
          <w:rFonts w:ascii="Times New Roman" w:eastAsia="MS Mincho" w:hAnsi="Times New Roman" w:cs="Times New Roman"/>
          <w:noProof/>
          <w:sz w:val="21"/>
          <w:vertAlign w:val="superscript"/>
        </w:rPr>
        <w:t>*d</w:t>
      </w:r>
    </w:p>
    <w:p w14:paraId="6F5FA8CD" w14:textId="77777777" w:rsidR="00B16A4E" w:rsidRPr="00B16A4E" w:rsidRDefault="00B16A4E" w:rsidP="002A0C13">
      <w:pPr>
        <w:spacing w:after="0" w:line="0" w:lineRule="atLeast"/>
        <w:jc w:val="both"/>
        <w:rPr>
          <w:rFonts w:ascii="Times New Roman" w:eastAsia="MS Mincho" w:hAnsi="Times New Roman" w:cs="Times New Roman"/>
          <w:noProof/>
          <w:sz w:val="18"/>
          <w:szCs w:val="20"/>
          <w:vertAlign w:val="superscript"/>
        </w:rPr>
      </w:pPr>
    </w:p>
    <w:p w14:paraId="43DBC59F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sz w:val="14"/>
          <w:szCs w:val="20"/>
        </w:rPr>
      </w:pPr>
      <w:bookmarkStart w:id="0" w:name="_Hlk20841115"/>
      <w:r w:rsidRPr="00B16A4E">
        <w:rPr>
          <w:rFonts w:ascii="Times New Roman" w:hAnsi="Times New Roman" w:cs="Times New Roman"/>
          <w:sz w:val="14"/>
          <w:szCs w:val="20"/>
          <w:vertAlign w:val="superscript"/>
        </w:rPr>
        <w:t>a</w:t>
      </w:r>
      <w:r w:rsidRPr="00B16A4E">
        <w:rPr>
          <w:rFonts w:ascii="Times New Roman" w:hAnsi="Times New Roman" w:cs="Times New Roman"/>
          <w:sz w:val="14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Graduate School of Engineering, Hokkaido University,</w:t>
      </w:r>
      <w:r w:rsidRPr="00B16A4E">
        <w:rPr>
          <w:rFonts w:ascii="Times New Roman" w:hAnsi="Times New Roman" w:cs="Times New Roman"/>
          <w:sz w:val="14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Sapporo</w:t>
      </w:r>
      <w:r w:rsidRPr="00B16A4E">
        <w:rPr>
          <w:rFonts w:ascii="Times New Roman" w:hAnsi="Times New Roman" w:cs="Times New Roman"/>
          <w:sz w:val="14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060-8628, Hokkaido, Japan</w:t>
      </w:r>
    </w:p>
    <w:p w14:paraId="6139360F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sz w:val="14"/>
          <w:szCs w:val="20"/>
        </w:rPr>
      </w:pPr>
      <w:r w:rsidRPr="00B16A4E">
        <w:rPr>
          <w:rFonts w:ascii="Times New Roman" w:hAnsi="Times New Roman" w:cs="Times New Roman"/>
          <w:sz w:val="14"/>
          <w:szCs w:val="20"/>
          <w:vertAlign w:val="superscript"/>
        </w:rPr>
        <w:t>b</w:t>
      </w:r>
      <w:r w:rsidRPr="00B16A4E">
        <w:rPr>
          <w:rFonts w:ascii="Times New Roman" w:hAnsi="Times New Roman" w:cs="Times New Roman"/>
          <w:sz w:val="14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School of Materials and Chemical Technology, Tokyo Institute of Technology,</w:t>
      </w:r>
      <w:r w:rsidRPr="00B16A4E">
        <w:rPr>
          <w:rFonts w:ascii="Times New Roman" w:hAnsi="Times New Roman" w:cs="Times New Roman"/>
          <w:sz w:val="20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Tokyo 152-8552, Japan</w:t>
      </w:r>
    </w:p>
    <w:p w14:paraId="6ADBBA5C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sz w:val="14"/>
          <w:szCs w:val="20"/>
        </w:rPr>
      </w:pPr>
      <w:r w:rsidRPr="00B16A4E">
        <w:rPr>
          <w:rFonts w:ascii="Times New Roman" w:hAnsi="Times New Roman" w:cs="Times New Roman"/>
          <w:sz w:val="14"/>
          <w:szCs w:val="20"/>
          <w:vertAlign w:val="superscript"/>
        </w:rPr>
        <w:t>c</w:t>
      </w:r>
      <w:r w:rsidRPr="00B16A4E">
        <w:rPr>
          <w:rFonts w:ascii="Times New Roman" w:hAnsi="Times New Roman" w:cs="Times New Roman"/>
          <w:sz w:val="14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Graduate School of Science and Engineering, Saitama University,</w:t>
      </w:r>
      <w:r w:rsidRPr="00B16A4E">
        <w:rPr>
          <w:rFonts w:ascii="Times New Roman" w:hAnsi="Times New Roman" w:cs="Times New Roman"/>
          <w:sz w:val="20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Saitama 338-8570, Japan</w:t>
      </w:r>
    </w:p>
    <w:p w14:paraId="0A893E42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bCs/>
          <w:sz w:val="14"/>
          <w:szCs w:val="14"/>
        </w:rPr>
      </w:pPr>
      <w:r w:rsidRPr="00B16A4E">
        <w:rPr>
          <w:rFonts w:ascii="Times New Roman" w:hAnsi="Times New Roman" w:cs="Times New Roman"/>
          <w:sz w:val="14"/>
          <w:szCs w:val="20"/>
          <w:vertAlign w:val="superscript"/>
        </w:rPr>
        <w:t>d</w:t>
      </w:r>
      <w:r w:rsidRPr="00B16A4E">
        <w:rPr>
          <w:rFonts w:ascii="Times New Roman" w:hAnsi="Times New Roman" w:cs="Times New Roman"/>
          <w:sz w:val="14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Institute for Catalysis, Hokkaido University,</w:t>
      </w:r>
      <w:r w:rsidRPr="00B16A4E">
        <w:rPr>
          <w:rFonts w:ascii="Times New Roman" w:hAnsi="Times New Roman" w:cs="Times New Roman"/>
          <w:sz w:val="20"/>
          <w:szCs w:val="20"/>
        </w:rPr>
        <w:t xml:space="preserve"> </w:t>
      </w:r>
      <w:r w:rsidRPr="00B16A4E">
        <w:rPr>
          <w:rFonts w:ascii="Times New Roman" w:hAnsi="Times New Roman" w:cs="Times New Roman"/>
          <w:bCs/>
          <w:sz w:val="14"/>
          <w:szCs w:val="14"/>
        </w:rPr>
        <w:t>Hokkaido 001-0021, Japan</w:t>
      </w:r>
    </w:p>
    <w:p w14:paraId="4E260D91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bCs/>
          <w:sz w:val="14"/>
          <w:szCs w:val="14"/>
        </w:rPr>
      </w:pPr>
    </w:p>
    <w:p w14:paraId="24E3583B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bCs/>
          <w:sz w:val="14"/>
          <w:szCs w:val="14"/>
        </w:rPr>
      </w:pPr>
      <w:r w:rsidRPr="00B16A4E">
        <w:rPr>
          <w:rFonts w:ascii="Times New Roman" w:hAnsi="Times New Roman" w:cs="Times New Roman"/>
          <w:sz w:val="14"/>
          <w:szCs w:val="16"/>
          <w:vertAlign w:val="superscript"/>
        </w:rPr>
        <w:t xml:space="preserve">* </w:t>
      </w:r>
      <w:r w:rsidRPr="00B16A4E">
        <w:rPr>
          <w:rFonts w:ascii="Times New Roman" w:hAnsi="Times New Roman" w:cs="Times New Roman"/>
          <w:bCs/>
          <w:sz w:val="14"/>
          <w:szCs w:val="14"/>
        </w:rPr>
        <w:t>Corresponding author: Institute for Catalysis, Hokkaido University, Kita 21, Nishi 10, Kita-</w:t>
      </w:r>
      <w:proofErr w:type="spellStart"/>
      <w:r w:rsidRPr="00B16A4E">
        <w:rPr>
          <w:rFonts w:ascii="Times New Roman" w:hAnsi="Times New Roman" w:cs="Times New Roman"/>
          <w:bCs/>
          <w:sz w:val="14"/>
          <w:szCs w:val="14"/>
        </w:rPr>
        <w:t>ku</w:t>
      </w:r>
      <w:proofErr w:type="spellEnd"/>
      <w:r w:rsidRPr="00B16A4E">
        <w:rPr>
          <w:rFonts w:ascii="Times New Roman" w:hAnsi="Times New Roman" w:cs="Times New Roman"/>
          <w:bCs/>
          <w:sz w:val="14"/>
          <w:szCs w:val="14"/>
        </w:rPr>
        <w:t>, Sapporo, Hokkaido, Japan, 001-0021</w:t>
      </w:r>
    </w:p>
    <w:p w14:paraId="40BCA022" w14:textId="77777777" w:rsidR="00B16A4E" w:rsidRPr="00B16A4E" w:rsidRDefault="00B16A4E" w:rsidP="00F9306D">
      <w:pPr>
        <w:spacing w:after="0" w:line="100" w:lineRule="atLeast"/>
        <w:jc w:val="both"/>
        <w:rPr>
          <w:rFonts w:ascii="Times New Roman" w:hAnsi="Times New Roman" w:cs="Times New Roman"/>
          <w:sz w:val="16"/>
          <w:szCs w:val="16"/>
        </w:rPr>
      </w:pPr>
      <w:r w:rsidRPr="00B16A4E">
        <w:rPr>
          <w:rFonts w:ascii="Times New Roman" w:hAnsi="Times New Roman" w:cs="Times New Roman"/>
          <w:bCs/>
          <w:sz w:val="14"/>
          <w:szCs w:val="14"/>
        </w:rPr>
        <w:t>Email address: askr@cat.hokudai.ac.jp (Kiyotaka Asakura)</w:t>
      </w:r>
    </w:p>
    <w:bookmarkEnd w:id="0"/>
    <w:p w14:paraId="31709D45" w14:textId="2B3BE013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7A867CAB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3352B15A" w14:textId="286C8024" w:rsidR="00854BBD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657C9E8C" w14:textId="78DB46E9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0F3C419F" w14:textId="77777777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14D6EC9B" w14:textId="143FB4F4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6B0DA26B" w14:textId="051CE267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02642E3" w14:textId="16E0E485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CAB84ED" w14:textId="6B17644B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7B6F762C" w14:textId="7E156998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1680F6EA" w14:textId="6C8D2AE0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7EB2B23B" w14:textId="77777777" w:rsidR="00A5079F" w:rsidRPr="00B16A4E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544229A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5CD5FAF8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5109EDD3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5E34256A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CCAFD70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8ACCE19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3EC72BAC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646E73E7" w14:textId="77777777" w:rsidR="00854BBD" w:rsidRPr="00B16A4E" w:rsidRDefault="00854BBD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24"/>
          <w:szCs w:val="24"/>
        </w:rPr>
      </w:pPr>
    </w:p>
    <w:p w14:paraId="40970B15" w14:textId="6A3A9635" w:rsidR="007B3569" w:rsidRPr="00A5079F" w:rsidRDefault="00A5079F" w:rsidP="00A5079F">
      <w:pPr>
        <w:tabs>
          <w:tab w:val="left" w:pos="917"/>
        </w:tabs>
        <w:spacing w:line="0" w:lineRule="atLeast"/>
        <w:jc w:val="center"/>
        <w:rPr>
          <w:rFonts w:ascii="Times New Roman" w:eastAsia="MS Mincho" w:hAnsi="Times New Roman" w:cs="Times New Roman"/>
          <w:b/>
          <w:bCs/>
          <w:snapToGrid w:val="0"/>
          <w:sz w:val="18"/>
          <w:szCs w:val="18"/>
          <w:shd w:val="clear" w:color="auto" w:fill="FFFFFF"/>
        </w:rPr>
      </w:pPr>
      <w:r w:rsidRPr="00A5079F">
        <w:rPr>
          <w:rFonts w:ascii="Times New Roman" w:eastAsia="MS Mincho" w:hAnsi="Times New Roman" w:cs="Times New Roman"/>
          <w:b/>
          <w:bCs/>
          <w:snapToGrid w:val="0"/>
          <w:sz w:val="18"/>
          <w:szCs w:val="18"/>
          <w:shd w:val="clear" w:color="auto" w:fill="FFFFFF"/>
        </w:rPr>
        <w:lastRenderedPageBreak/>
        <w:t>Contents of the supporting Information</w:t>
      </w:r>
    </w:p>
    <w:tbl>
      <w:tblPr>
        <w:tblStyle w:val="TableGrid"/>
        <w:tblW w:w="8005" w:type="dxa"/>
        <w:tblInd w:w="940" w:type="dxa"/>
        <w:tblLook w:val="04A0" w:firstRow="1" w:lastRow="0" w:firstColumn="1" w:lastColumn="0" w:noHBand="0" w:noVBand="1"/>
      </w:tblPr>
      <w:tblGrid>
        <w:gridCol w:w="8005"/>
      </w:tblGrid>
      <w:tr w:rsidR="00A5079F" w:rsidRPr="00A5079F" w14:paraId="2C25FA2C" w14:textId="77777777" w:rsidTr="00A5079F">
        <w:trPr>
          <w:trHeight w:val="720"/>
        </w:trPr>
        <w:tc>
          <w:tcPr>
            <w:tcW w:w="8005" w:type="dxa"/>
            <w:shd w:val="clear" w:color="auto" w:fill="D9D9D9" w:themeFill="background1" w:themeFillShade="D9"/>
            <w:vAlign w:val="center"/>
            <w:hideMark/>
          </w:tcPr>
          <w:p w14:paraId="54CBCC1A" w14:textId="77777777" w:rsidR="00A5079F" w:rsidRPr="00A5079F" w:rsidRDefault="00A5079F" w:rsidP="00A5079F">
            <w:pPr>
              <w:contextualSpacing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A5079F">
              <w:rPr>
                <w:rFonts w:ascii="Times New Roman" w:hAnsi="Times New Roman" w:cs="Times New Roman"/>
                <w:b/>
                <w:sz w:val="18"/>
                <w:szCs w:val="18"/>
              </w:rPr>
              <w:t>Contents</w:t>
            </w:r>
          </w:p>
        </w:tc>
      </w:tr>
      <w:tr w:rsidR="00A5079F" w:rsidRPr="00A5079F" w14:paraId="49E873FA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7319654B" w14:textId="77777777" w:rsidR="002B4783" w:rsidRDefault="002B4783" w:rsidP="002B4783">
            <w:pPr>
              <w:autoSpaceDE w:val="0"/>
              <w:autoSpaceDN w:val="0"/>
              <w:adjustRightInd w:val="0"/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Fig. </w:t>
            </w:r>
            <w:r w:rsidRPr="00CA5DBF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S1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(a)</w:t>
            </w:r>
            <w:r w:rsidRPr="00CA5DBF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.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structures of Ni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, Ni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NiP</w:t>
            </w:r>
            <w:proofErr w:type="spellEnd"/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,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,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,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, and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.</w:t>
            </w:r>
          </w:p>
          <w:p w14:paraId="47FB3EBA" w14:textId="4CDEF3A7" w:rsidR="00A5079F" w:rsidRPr="00A5079F" w:rsidRDefault="00A5079F" w:rsidP="00A5079F">
            <w:pPr>
              <w:contextualSpacing/>
              <w:jc w:val="both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</w:tr>
      <w:tr w:rsidR="002B4783" w:rsidRPr="00A5079F" w14:paraId="3FD341A6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019EB004" w14:textId="00364400" w:rsidR="002B4783" w:rsidRPr="002B4783" w:rsidRDefault="002B4783" w:rsidP="002B4783">
            <w:pPr>
              <w:autoSpaceDE w:val="0"/>
              <w:autoSpaceDN w:val="0"/>
              <w:adjustRightInd w:val="0"/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Fig. </w:t>
            </w:r>
            <w:r w:rsidRPr="00CA5DBF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S1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(b)</w:t>
            </w:r>
            <w:r w:rsidRPr="00CA5DBF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.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Two different Ni sites of bulk Ni</w:t>
            </w:r>
            <w:r w:rsidRPr="00EF7AFE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P with different Ni-P and Ni-Ni bond distances.</w:t>
            </w:r>
          </w:p>
        </w:tc>
      </w:tr>
      <w:tr w:rsidR="00A5079F" w:rsidRPr="00A5079F" w14:paraId="7808EDC7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75B618EE" w14:textId="268A5FFD" w:rsidR="00A5079F" w:rsidRPr="002B4783" w:rsidRDefault="00A5079F" w:rsidP="002B4783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</w:pP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 xml:space="preserve">Fig. 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 xml:space="preserve"> 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  <w:shd w:val="clear" w:color="auto" w:fill="FFFFFF"/>
              </w:rPr>
              <w:t>S2.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 xml:space="preserve"> Comparison of Ni K-edge experimental and theoretical XANES spectra: a)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P (black line), b)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P FEFF (cluster size 3Å) (red line), and c)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shd w:val="clear" w:color="auto" w:fill="FFFFFF"/>
              </w:rPr>
              <w:t>P FEFF (cluster size 5Å) (blue line).</w:t>
            </w:r>
          </w:p>
        </w:tc>
      </w:tr>
      <w:tr w:rsidR="00A5079F" w:rsidRPr="00A5079F" w14:paraId="604A79D0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0996ED39" w14:textId="25913452" w:rsidR="00A5079F" w:rsidRPr="002B4783" w:rsidRDefault="00A5079F" w:rsidP="002B4783">
            <w:pPr>
              <w:pStyle w:val="NormalWeb"/>
              <w:spacing w:before="0" w:beforeAutospacing="0" w:after="0" w:afterAutospacing="0" w:line="0" w:lineRule="atLeast"/>
              <w:jc w:val="both"/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Fig. </w:t>
            </w:r>
            <w:r w:rsidR="00C42C2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3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.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Comparison of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Ni K-edge experimental XANES spectra of Ni-P/SiO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: a) Ni:P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=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1:1 (black line), b) Ni:P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=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2:1 (red line), and c) Ni:P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=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3:1 (blue line).</w:t>
            </w:r>
          </w:p>
        </w:tc>
      </w:tr>
      <w:tr w:rsidR="00A5079F" w:rsidRPr="00A5079F" w14:paraId="4D55C2F2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243015AD" w14:textId="4E90E53C" w:rsidR="00A5079F" w:rsidRPr="00A5079F" w:rsidRDefault="00A5079F" w:rsidP="002B4783">
            <w:pPr>
              <w:tabs>
                <w:tab w:val="left" w:pos="3390"/>
              </w:tabs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Fig. </w:t>
            </w:r>
            <w:r w:rsidR="00C42C2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  <w:cs/>
                <w:lang w:bidi="bn-IN"/>
              </w:rPr>
              <w:t>4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.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Comparison of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Ni K-edge theoretical XANES spectra of reference compounds: a) FEFF NiP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3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black line), b) FEFF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NiP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(red line), c) FEFF </w:t>
            </w:r>
            <w:proofErr w:type="spellStart"/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NiP</w:t>
            </w:r>
            <w:proofErr w:type="spellEnd"/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blue line), d)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 (pink line), e)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4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(green line), f)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navy line), and g)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 (violet line),</w:t>
            </w:r>
          </w:p>
        </w:tc>
      </w:tr>
      <w:tr w:rsidR="00A5079F" w:rsidRPr="00A5079F" w14:paraId="64138C61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6E24A16B" w14:textId="27B71886" w:rsidR="00A5079F" w:rsidRPr="00A5079F" w:rsidRDefault="0010729A" w:rsidP="002B4783">
            <w:pPr>
              <w:tabs>
                <w:tab w:val="left" w:pos="3390"/>
              </w:tabs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ig. S5.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 xml:space="preserve"> Peak Position of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Ni K-edge XANES spectra of 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 xml:space="preserve">Ref.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Ni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P, experimental samples Ni-P/SiO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: Ni:P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=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1:1, Ni:P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=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2:1, Ni:P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=</w:t>
            </w:r>
            <w:r w:rsidR="005768CD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3:1, and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 xml:space="preserve"> theoretical </w:t>
            </w:r>
            <w:r w:rsidRPr="002A402B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 xml:space="preserve">Ni K-edge 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XANES spectra of  Ni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P, Ni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, Ni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P, NiP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, NiP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NiP</w:t>
            </w:r>
            <w:proofErr w:type="spellEnd"/>
            <w:r w:rsidRPr="002A402B">
              <w:rPr>
                <w:rFonts w:ascii="Times New Roman" w:hAnsi="Times New Roman" w:cs="Times New Roman"/>
                <w:sz w:val="18"/>
                <w:szCs w:val="18"/>
              </w:rPr>
              <w:t xml:space="preserve">, and </w:t>
            </w:r>
            <w:proofErr w:type="gramStart"/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Ni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2A402B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2A402B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proofErr w:type="gramEnd"/>
            <w:r w:rsidRPr="002A402B">
              <w:rPr>
                <w:rFonts w:ascii="Times New Roman" w:hAnsi="Times New Roman" w:cs="Times New Roman"/>
                <w:sz w:val="18"/>
                <w:szCs w:val="18"/>
              </w:rPr>
              <w:t xml:space="preserve"> respectively.</w:t>
            </w:r>
          </w:p>
        </w:tc>
      </w:tr>
      <w:tr w:rsidR="00A5079F" w:rsidRPr="00A5079F" w14:paraId="59B035D0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5CFD4465" w14:textId="36348B78" w:rsidR="00A5079F" w:rsidRPr="00A5079F" w:rsidRDefault="0010729A" w:rsidP="002B4783">
            <w:pPr>
              <w:tabs>
                <w:tab w:val="left" w:pos="3390"/>
              </w:tabs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Fig. </w:t>
            </w:r>
            <w:r w:rsidR="00C42C2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  <w:cs/>
                <w:lang w:bidi="bn-IN"/>
              </w:rPr>
              <w:t>6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.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Pre-edge comparison of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Ni K-edge theoretical XANES spectra of reference compounds: FEFF NiP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 xml:space="preserve">3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(black line), FEFF 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</w:rPr>
              <w:t>NiP</w:t>
            </w:r>
            <w:r w:rsidRPr="00CA5DBF">
              <w:rPr>
                <w:rFonts w:ascii="Times New Roman" w:eastAsia="Yu Mincho" w:hAnsi="Times New Roman" w:cs="Times New Roman"/>
                <w:color w:val="000000"/>
                <w:kern w:val="24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red line), FEFF </w:t>
            </w:r>
            <w:proofErr w:type="spellStart"/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NiP</w:t>
            </w:r>
            <w:proofErr w:type="spellEnd"/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blue line),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pink line),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 (green line),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violet line), and FEFF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 (violet line) respectively.</w:t>
            </w:r>
          </w:p>
        </w:tc>
      </w:tr>
      <w:tr w:rsidR="00A5079F" w:rsidRPr="00A5079F" w14:paraId="761698E0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580D5563" w14:textId="18D75CAD" w:rsidR="00A5079F" w:rsidRPr="002B4783" w:rsidRDefault="0010729A" w:rsidP="002B4783">
            <w:pPr>
              <w:pStyle w:val="Textbody"/>
              <w:spacing w:line="240" w:lineRule="auto"/>
              <w:ind w:firstLine="0"/>
              <w:rPr>
                <w:b/>
                <w:bCs/>
                <w:sz w:val="18"/>
                <w:szCs w:val="18"/>
                <w:shd w:val="clear" w:color="auto" w:fill="FFFFFF"/>
              </w:rPr>
            </w:pPr>
            <w:r w:rsidRPr="00E63068">
              <w:rPr>
                <w:b/>
                <w:bCs/>
                <w:sz w:val="18"/>
                <w:szCs w:val="18"/>
              </w:rPr>
              <w:t xml:space="preserve">Fig. </w:t>
            </w:r>
            <w:r>
              <w:rPr>
                <w:b/>
                <w:bCs/>
                <w:sz w:val="18"/>
                <w:szCs w:val="18"/>
              </w:rPr>
              <w:t xml:space="preserve"> S7</w:t>
            </w:r>
            <w:r>
              <w:rPr>
                <w:sz w:val="18"/>
                <w:szCs w:val="18"/>
              </w:rPr>
              <w:t xml:space="preserve">. </w:t>
            </w:r>
            <w:r w:rsidRPr="00E63068">
              <w:rPr>
                <w:sz w:val="18"/>
                <w:szCs w:val="18"/>
              </w:rPr>
              <w:t xml:space="preserve"> Second derivative of the experimental XANES spectra of Ni-P/SiO</w:t>
            </w:r>
            <w:r w:rsidRPr="00E63068">
              <w:rPr>
                <w:sz w:val="18"/>
                <w:szCs w:val="18"/>
                <w:vertAlign w:val="subscript"/>
              </w:rPr>
              <w:t>2</w:t>
            </w:r>
            <w:r w:rsidRPr="00E63068">
              <w:rPr>
                <w:sz w:val="18"/>
                <w:szCs w:val="18"/>
              </w:rPr>
              <w:t xml:space="preserve"> (Ni:P</w:t>
            </w:r>
            <w:r w:rsidR="005768CD">
              <w:rPr>
                <w:sz w:val="18"/>
                <w:szCs w:val="18"/>
              </w:rPr>
              <w:t xml:space="preserve"> </w:t>
            </w:r>
            <w:r w:rsidRPr="00E63068">
              <w:rPr>
                <w:sz w:val="18"/>
                <w:szCs w:val="18"/>
              </w:rPr>
              <w:t>=</w:t>
            </w:r>
            <w:r w:rsidR="005768CD">
              <w:rPr>
                <w:sz w:val="18"/>
                <w:szCs w:val="18"/>
              </w:rPr>
              <w:t xml:space="preserve"> </w:t>
            </w:r>
            <w:r w:rsidRPr="00E63068">
              <w:rPr>
                <w:sz w:val="18"/>
                <w:szCs w:val="18"/>
              </w:rPr>
              <w:t>3:1).</w:t>
            </w:r>
          </w:p>
        </w:tc>
      </w:tr>
      <w:tr w:rsidR="00A5079F" w:rsidRPr="00A5079F" w14:paraId="32400BA6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5BF3BC2A" w14:textId="190B29C6" w:rsidR="00A5079F" w:rsidRPr="002B4783" w:rsidRDefault="0010729A" w:rsidP="002B4783">
            <w:pPr>
              <w:pStyle w:val="Textbody"/>
              <w:spacing w:line="0" w:lineRule="atLeast"/>
              <w:ind w:firstLine="0"/>
              <w:rPr>
                <w:b/>
                <w:bCs/>
                <w:sz w:val="18"/>
                <w:szCs w:val="18"/>
                <w:shd w:val="clear" w:color="auto" w:fill="FFFFFF"/>
              </w:rPr>
            </w:pPr>
            <w:r>
              <w:rPr>
                <w:b/>
                <w:color w:val="000000" w:themeColor="text1"/>
                <w:sz w:val="18"/>
                <w:szCs w:val="18"/>
                <w:shd w:val="clear" w:color="auto" w:fill="FFFFFF"/>
              </w:rPr>
              <w:t xml:space="preserve">Table </w:t>
            </w:r>
            <w:r w:rsidR="00C42C2D">
              <w:rPr>
                <w:b/>
                <w:color w:val="000000" w:themeColor="text1"/>
                <w:sz w:val="18"/>
                <w:szCs w:val="18"/>
                <w:shd w:val="clear" w:color="auto" w:fill="FFFFFF"/>
              </w:rPr>
              <w:t xml:space="preserve"> </w:t>
            </w:r>
            <w:r>
              <w:rPr>
                <w:b/>
                <w:color w:val="000000" w:themeColor="text1"/>
                <w:sz w:val="18"/>
                <w:szCs w:val="18"/>
                <w:shd w:val="clear" w:color="auto" w:fill="FFFFFF"/>
              </w:rPr>
              <w:t xml:space="preserve">S1. </w:t>
            </w:r>
            <w:r w:rsidRPr="00CA5DBF">
              <w:rPr>
                <w:bCs/>
                <w:color w:val="000000" w:themeColor="text1"/>
                <w:sz w:val="18"/>
                <w:szCs w:val="18"/>
                <w:shd w:val="clear" w:color="auto" w:fill="FFFFFF"/>
              </w:rPr>
              <w:t xml:space="preserve"> Previous</w:t>
            </w:r>
            <w:r w:rsidRPr="00CA5DBF">
              <w:rPr>
                <w:color w:val="000000" w:themeColor="text1"/>
                <w:sz w:val="18"/>
                <w:szCs w:val="18"/>
                <w:shd w:val="clear" w:color="auto" w:fill="FFFFFF"/>
              </w:rPr>
              <w:t xml:space="preserve"> curve fitting results of the Ni K-edge EXAFS spectra for the Ni</w:t>
            </w:r>
            <w:r w:rsidRPr="00CA5DBF">
              <w:rPr>
                <w:color w:val="000000" w:themeColor="text1"/>
                <w:sz w:val="18"/>
                <w:szCs w:val="18"/>
                <w:shd w:val="clear" w:color="auto" w:fill="FFFFFF"/>
                <w:vertAlign w:val="subscript"/>
              </w:rPr>
              <w:t>2</w:t>
            </w:r>
            <w:r w:rsidRPr="00CA5DBF">
              <w:rPr>
                <w:color w:val="000000" w:themeColor="text1"/>
                <w:sz w:val="18"/>
                <w:szCs w:val="18"/>
                <w:shd w:val="clear" w:color="auto" w:fill="FFFFFF"/>
              </w:rPr>
              <w:t xml:space="preserve">P reference and different samples with initial </w:t>
            </w:r>
            <w:proofErr w:type="spellStart"/>
            <w:r w:rsidRPr="00CA5DBF">
              <w:rPr>
                <w:color w:val="000000" w:themeColor="text1"/>
                <w:sz w:val="18"/>
                <w:szCs w:val="18"/>
                <w:shd w:val="clear" w:color="auto" w:fill="FFFFFF"/>
              </w:rPr>
              <w:t>NiP</w:t>
            </w:r>
            <w:proofErr w:type="spellEnd"/>
            <w:r w:rsidRPr="00CA5DBF">
              <w:rPr>
                <w:color w:val="000000" w:themeColor="text1"/>
                <w:sz w:val="18"/>
                <w:szCs w:val="18"/>
                <w:shd w:val="clear" w:color="auto" w:fill="FFFFFF"/>
              </w:rPr>
              <w:t xml:space="preserve"> ratios of 1:1, 2:1, and 3:1</w:t>
            </w:r>
          </w:p>
        </w:tc>
      </w:tr>
      <w:tr w:rsidR="00A5079F" w:rsidRPr="00A5079F" w14:paraId="7D2D7AC4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03122261" w14:textId="7DD23AED" w:rsidR="0010729A" w:rsidRPr="0010729A" w:rsidRDefault="0010729A" w:rsidP="0010729A">
            <w:pPr>
              <w:pStyle w:val="Textbody"/>
              <w:spacing w:line="0" w:lineRule="atLeast"/>
              <w:ind w:firstLine="0"/>
              <w:rPr>
                <w:b/>
                <w:bCs/>
                <w:sz w:val="18"/>
                <w:szCs w:val="18"/>
                <w:shd w:val="clear" w:color="auto" w:fill="FFFFFF"/>
              </w:rPr>
            </w:pPr>
            <w:r w:rsidRPr="00CA5DBF">
              <w:rPr>
                <w:b/>
                <w:bCs/>
                <w:sz w:val="18"/>
                <w:szCs w:val="18"/>
                <w:shd w:val="clear" w:color="auto" w:fill="FFFFFF"/>
              </w:rPr>
              <w:t xml:space="preserve">Table </w:t>
            </w:r>
            <w:r w:rsidR="00C42C2D">
              <w:rPr>
                <w:b/>
                <w:bCs/>
                <w:sz w:val="18"/>
                <w:szCs w:val="18"/>
                <w:shd w:val="clear" w:color="auto" w:fill="FFFFFF"/>
              </w:rPr>
              <w:t xml:space="preserve"> </w:t>
            </w:r>
            <w:r w:rsidRPr="00CA5DBF">
              <w:rPr>
                <w:b/>
                <w:bCs/>
                <w:sz w:val="18"/>
                <w:szCs w:val="18"/>
                <w:shd w:val="clear" w:color="auto" w:fill="FFFFFF"/>
              </w:rPr>
              <w:t>S2</w:t>
            </w:r>
            <w:r>
              <w:rPr>
                <w:b/>
                <w:bCs/>
                <w:sz w:val="18"/>
                <w:szCs w:val="18"/>
                <w:shd w:val="clear" w:color="auto" w:fill="FFFFFF"/>
              </w:rPr>
              <w:t xml:space="preserve">.  </w:t>
            </w:r>
            <w:r w:rsidRPr="00CA5DBF">
              <w:rPr>
                <w:sz w:val="18"/>
                <w:szCs w:val="18"/>
                <w:shd w:val="clear" w:color="auto" w:fill="FFFFFF"/>
              </w:rPr>
              <w:t xml:space="preserve">Some components of </w:t>
            </w:r>
            <w:proofErr w:type="spellStart"/>
            <w:r w:rsidRPr="00CA5DBF">
              <w:rPr>
                <w:sz w:val="18"/>
                <w:szCs w:val="18"/>
                <w:shd w:val="clear" w:color="auto" w:fill="FFFFFF"/>
              </w:rPr>
              <w:t>feff.inp</w:t>
            </w:r>
            <w:proofErr w:type="spellEnd"/>
            <w:r w:rsidRPr="00CA5DBF">
              <w:rPr>
                <w:sz w:val="18"/>
                <w:szCs w:val="18"/>
                <w:shd w:val="clear" w:color="auto" w:fill="FFFFFF"/>
              </w:rPr>
              <w:t xml:space="preserve"> input file for XANES of Ni</w:t>
            </w:r>
            <w:r w:rsidRPr="00CA5DBF">
              <w:rPr>
                <w:sz w:val="18"/>
                <w:szCs w:val="18"/>
                <w:shd w:val="clear" w:color="auto" w:fill="FFFFFF"/>
                <w:vertAlign w:val="subscript"/>
              </w:rPr>
              <w:t>2</w:t>
            </w:r>
            <w:r w:rsidRPr="00CA5DBF">
              <w:rPr>
                <w:sz w:val="18"/>
                <w:szCs w:val="18"/>
                <w:shd w:val="clear" w:color="auto" w:fill="FFFFFF"/>
              </w:rPr>
              <w:t>P.</w:t>
            </w:r>
          </w:p>
          <w:p w14:paraId="5E0BB732" w14:textId="55C6DA60" w:rsidR="00A5079F" w:rsidRPr="00A5079F" w:rsidRDefault="00A5079F" w:rsidP="00A5079F">
            <w:pPr>
              <w:contextualSpacing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B35" w:rsidRPr="00A5079F" w14:paraId="168BD028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1108B81C" w14:textId="280CCE08" w:rsidR="00F65B35" w:rsidRPr="00CA5DBF" w:rsidRDefault="00F65B35" w:rsidP="0010729A">
            <w:pPr>
              <w:pStyle w:val="Textbody"/>
              <w:spacing w:line="0" w:lineRule="atLeast"/>
              <w:ind w:firstLine="0"/>
              <w:rPr>
                <w:b/>
                <w:bCs/>
                <w:sz w:val="18"/>
                <w:szCs w:val="18"/>
                <w:shd w:val="clear" w:color="auto" w:fill="FFFFFF"/>
              </w:rPr>
            </w:pPr>
            <w:r>
              <w:rPr>
                <w:b/>
                <w:bCs/>
                <w:sz w:val="18"/>
                <w:szCs w:val="18"/>
              </w:rPr>
              <w:t xml:space="preserve">Table  S3.  </w:t>
            </w:r>
            <w:r w:rsidRPr="00D36BE2">
              <w:rPr>
                <w:sz w:val="18"/>
                <w:szCs w:val="18"/>
              </w:rPr>
              <w:t>Comparison of R-factors between the EXAFS simulation method and CF method.</w:t>
            </w:r>
          </w:p>
        </w:tc>
      </w:tr>
      <w:tr w:rsidR="00A5079F" w:rsidRPr="00A5079F" w14:paraId="6F6614DB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54CB9C0D" w14:textId="1AABA808" w:rsidR="00A5079F" w:rsidRPr="002B4783" w:rsidRDefault="0010729A" w:rsidP="002B4783">
            <w:pPr>
              <w:spacing w:line="0" w:lineRule="atLeast"/>
              <w:jc w:val="both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C6D8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Table </w:t>
            </w:r>
            <w:r w:rsidR="00C42C2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3C6D8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</w:t>
            </w:r>
            <w:r w:rsidR="00F65B3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4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.  </w:t>
            </w:r>
            <w:r w:rsidRPr="003C6D84">
              <w:rPr>
                <w:rFonts w:ascii="Times New Roman" w:hAnsi="Times New Roman" w:cs="Times New Roman"/>
                <w:sz w:val="18"/>
                <w:szCs w:val="18"/>
              </w:rPr>
              <w:t>Peak positions of theoretical and experimental XANES spectra of different nickel phosphide with experimental Sample Ni-P/SiO</w:t>
            </w:r>
            <w:r w:rsidRPr="003C6D84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3C6D84">
              <w:rPr>
                <w:rFonts w:ascii="Times New Roman" w:hAnsi="Times New Roman" w:cs="Times New Roman"/>
                <w:sz w:val="18"/>
                <w:szCs w:val="18"/>
              </w:rPr>
              <w:t xml:space="preserve"> (Ni:P</w:t>
            </w:r>
            <w:r w:rsidR="005768C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C6D84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768C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3C6D84">
              <w:rPr>
                <w:rFonts w:ascii="Times New Roman" w:hAnsi="Times New Roman" w:cs="Times New Roman"/>
                <w:sz w:val="18"/>
                <w:szCs w:val="18"/>
              </w:rPr>
              <w:t>1:1).</w:t>
            </w:r>
          </w:p>
        </w:tc>
      </w:tr>
      <w:tr w:rsidR="00A5079F" w:rsidRPr="00A5079F" w14:paraId="50951379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3A3B0F2B" w14:textId="0365B3EA" w:rsidR="00A5079F" w:rsidRPr="00A5079F" w:rsidRDefault="007A6093" w:rsidP="002B4783">
            <w:pPr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Table S</w:t>
            </w:r>
            <w:r w:rsidR="00F65B3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5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.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Peak positions of theoretical and experimental XANES spectra of different nickel phosphide with experimental Sample Ni-P/SiO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Ni:P </w:t>
            </w:r>
            <w:r w:rsidR="005768CD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= 2:1).</w:t>
            </w:r>
          </w:p>
        </w:tc>
      </w:tr>
      <w:tr w:rsidR="00A5079F" w:rsidRPr="00A5079F" w14:paraId="1B0E2624" w14:textId="77777777" w:rsidTr="00A5079F">
        <w:trPr>
          <w:trHeight w:val="720"/>
        </w:trPr>
        <w:tc>
          <w:tcPr>
            <w:tcW w:w="8005" w:type="dxa"/>
            <w:vAlign w:val="center"/>
          </w:tcPr>
          <w:p w14:paraId="0218D876" w14:textId="60B198C9" w:rsidR="00A5079F" w:rsidRPr="00A5079F" w:rsidRDefault="007A6093" w:rsidP="002B4783">
            <w:pPr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Table </w:t>
            </w:r>
            <w:r w:rsidR="00C42C2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Pr="00CA5DBF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</w:t>
            </w:r>
            <w:r w:rsidR="00F65B3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6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. 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Peak positions of theoretical and experimental XANES spectra of different nickel phosphide with experimental Sample Ni-P/SiO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(Ni:P = 3:1).</w:t>
            </w:r>
          </w:p>
        </w:tc>
      </w:tr>
    </w:tbl>
    <w:p w14:paraId="2CC9CD0A" w14:textId="77777777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7CA868A4" w14:textId="1C0A2B11" w:rsidR="002A0C13" w:rsidRDefault="002A0C13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1C89FDC6" w14:textId="15AE36AC" w:rsidR="002A0C13" w:rsidRDefault="002A0C13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57742A04" w14:textId="1E7CCAE0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347FAAAC" w14:textId="20C36446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02EA9877" w14:textId="7CE7C832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73B51394" w14:textId="04BCFCB2" w:rsidR="00A5079F" w:rsidRDefault="00A5079F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p w14:paraId="30C8393F" w14:textId="6AA97BDE" w:rsidR="002A0C13" w:rsidRPr="002A0C13" w:rsidRDefault="002A0C13" w:rsidP="002A0C13">
      <w:pPr>
        <w:tabs>
          <w:tab w:val="left" w:pos="917"/>
        </w:tabs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  <w:r w:rsidRPr="00A5079F">
        <w:rPr>
          <w:rFonts w:ascii="Times New Roman" w:eastAsia="MS Mincho" w:hAnsi="Times New Roman" w:cs="Times New Roman"/>
          <w:b/>
          <w:bCs/>
          <w:snapToGrid w:val="0"/>
          <w:sz w:val="18"/>
          <w:szCs w:val="18"/>
          <w:shd w:val="clear" w:color="auto" w:fill="FFFFFF"/>
        </w:rPr>
        <w:lastRenderedPageBreak/>
        <w:t>1.</w:t>
      </w:r>
      <w:r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 xml:space="preserve"> 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 xml:space="preserve">Nickel phosphide has different phases, namely 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NiP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3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 xml:space="preserve">, 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NiP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2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 xml:space="preserve">, </w:t>
      </w:r>
      <w:proofErr w:type="spellStart"/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NiP</w:t>
      </w:r>
      <w:proofErr w:type="spellEnd"/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, Ni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5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P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4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, Ni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2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 xml:space="preserve">P, 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Ni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12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P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5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, and</w:t>
      </w:r>
      <w:r w:rsidR="00963598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 xml:space="preserve"> </w:t>
      </w:r>
      <w:r w:rsidR="00963598" w:rsidRPr="002A0C13" w:rsidDel="0005175A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 xml:space="preserve"> 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Ni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  <w:vertAlign w:val="subscript"/>
        </w:rPr>
        <w:t>3</w:t>
      </w:r>
      <w:r w:rsidR="00F62157" w:rsidRPr="002A0C13"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  <w:t>P. Those compounds have very complicated structures with different sites and various Ni-Ni and Ni-P distanc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70"/>
        <w:gridCol w:w="823"/>
        <w:gridCol w:w="1647"/>
        <w:gridCol w:w="1646"/>
        <w:gridCol w:w="824"/>
        <w:gridCol w:w="2470"/>
      </w:tblGrid>
      <w:tr w:rsidR="00F66A5F" w14:paraId="25E3BE62" w14:textId="77777777" w:rsidTr="00A5079F">
        <w:tc>
          <w:tcPr>
            <w:tcW w:w="3293" w:type="dxa"/>
            <w:gridSpan w:val="2"/>
          </w:tcPr>
          <w:p w14:paraId="2267F70F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Ni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</w:p>
          <w:p w14:paraId="097DAE9A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b=c=7.819</w:t>
            </w:r>
          </w:p>
          <w:p w14:paraId="35A00D9B" w14:textId="77777777" w:rsidR="00F66A5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α=β= γ=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5836CDF8" w14:textId="12ABDB5F" w:rsidR="00F66A5F" w:rsidRPr="00CA5DBF" w:rsidRDefault="006925C7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noProof/>
              </w:rPr>
              <w:drawing>
                <wp:anchor distT="0" distB="0" distL="114300" distR="114300" simplePos="0" relativeHeight="251663872" behindDoc="0" locked="0" layoutInCell="1" allowOverlap="1" wp14:anchorId="3D586105" wp14:editId="7C48FA95">
                  <wp:simplePos x="0" y="0"/>
                  <wp:positionH relativeFrom="column">
                    <wp:posOffset>1905</wp:posOffset>
                  </wp:positionH>
                  <wp:positionV relativeFrom="paragraph">
                    <wp:posOffset>68687</wp:posOffset>
                  </wp:positionV>
                  <wp:extent cx="1371600" cy="1189216"/>
                  <wp:effectExtent l="0" t="0" r="0" b="0"/>
                  <wp:wrapSquare wrapText="bothSides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498" t="10518" r="23378" b="10411"/>
                          <a:stretch/>
                        </pic:blipFill>
                        <pic:spPr bwMode="auto">
                          <a:xfrm>
                            <a:off x="0" y="0"/>
                            <a:ext cx="1371600" cy="11892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  <w:p w14:paraId="49889B0E" w14:textId="4260B27A" w:rsidR="00F66A5F" w:rsidRDefault="00F66A5F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</w:p>
        </w:tc>
        <w:tc>
          <w:tcPr>
            <w:tcW w:w="3293" w:type="dxa"/>
            <w:gridSpan w:val="2"/>
          </w:tcPr>
          <w:p w14:paraId="18B13A83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Ni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  <w:p w14:paraId="621E5F92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6.368; b=5.617; c=5.631</w:t>
            </w:r>
          </w:p>
          <w:p w14:paraId="424555C8" w14:textId="3B910D92" w:rsidR="00F66A5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α=β=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; γ=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19.571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78F8A927" w14:textId="46C276BA" w:rsidR="00F66A5F" w:rsidRDefault="006925C7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  <w:r>
              <w:rPr>
                <w:noProof/>
              </w:rPr>
              <w:drawing>
                <wp:anchor distT="0" distB="0" distL="114300" distR="114300" simplePos="0" relativeHeight="251662848" behindDoc="0" locked="0" layoutInCell="1" allowOverlap="1" wp14:anchorId="538725E2" wp14:editId="16C221FD">
                  <wp:simplePos x="0" y="0"/>
                  <wp:positionH relativeFrom="column">
                    <wp:posOffset>73660</wp:posOffset>
                  </wp:positionH>
                  <wp:positionV relativeFrom="paragraph">
                    <wp:posOffset>28575</wp:posOffset>
                  </wp:positionV>
                  <wp:extent cx="1371600" cy="1228090"/>
                  <wp:effectExtent l="0" t="0" r="0" b="0"/>
                  <wp:wrapSquare wrapText="bothSides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922" t="8538" r="23306" b="8801"/>
                          <a:stretch/>
                        </pic:blipFill>
                        <pic:spPr bwMode="auto">
                          <a:xfrm>
                            <a:off x="0" y="0"/>
                            <a:ext cx="1371600" cy="12280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3294" w:type="dxa"/>
            <w:gridSpan w:val="2"/>
          </w:tcPr>
          <w:p w14:paraId="767E32A7" w14:textId="085F9301" w:rsidR="00F66A5F" w:rsidRPr="00CA5DBF" w:rsidRDefault="004133EC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noProof/>
              </w:rPr>
              <w:drawing>
                <wp:anchor distT="0" distB="0" distL="114300" distR="114300" simplePos="0" relativeHeight="251656704" behindDoc="0" locked="0" layoutInCell="1" allowOverlap="1" wp14:anchorId="4F048170" wp14:editId="309EA421">
                  <wp:simplePos x="0" y="0"/>
                  <wp:positionH relativeFrom="column">
                    <wp:posOffset>1714508</wp:posOffset>
                  </wp:positionH>
                  <wp:positionV relativeFrom="paragraph">
                    <wp:posOffset>34</wp:posOffset>
                  </wp:positionV>
                  <wp:extent cx="308639" cy="365760"/>
                  <wp:effectExtent l="0" t="0" r="0" b="0"/>
                  <wp:wrapSquare wrapText="bothSides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289" t="93889" r="-690" b="-806"/>
                          <a:stretch/>
                        </pic:blipFill>
                        <pic:spPr bwMode="auto">
                          <a:xfrm>
                            <a:off x="0" y="0"/>
                            <a:ext cx="308639" cy="3657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F66A5F"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Bulk </w:t>
            </w:r>
            <w:proofErr w:type="spellStart"/>
            <w:r w:rsidR="00F66A5F" w:rsidRPr="00CA5DBF">
              <w:rPr>
                <w:rFonts w:ascii="Times New Roman" w:hAnsi="Times New Roman" w:cs="Times New Roman"/>
                <w:sz w:val="18"/>
                <w:szCs w:val="18"/>
              </w:rPr>
              <w:t>NiP</w:t>
            </w:r>
            <w:proofErr w:type="spellEnd"/>
          </w:p>
          <w:p w14:paraId="626A29AD" w14:textId="02673F2B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4.881;b=6.890; c=6.050</w:t>
            </w:r>
          </w:p>
          <w:p w14:paraId="1DCDB92D" w14:textId="4DB15E27" w:rsidR="00F66A5F" w:rsidRPr="00CA5DBF" w:rsidRDefault="00F66A5F" w:rsidP="00A5079F">
            <w:pPr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α=β= γ=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7845B954" w14:textId="2875D9A8" w:rsidR="00F66A5F" w:rsidRDefault="00123243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  <w:r>
              <w:rPr>
                <w:noProof/>
              </w:rPr>
              <w:drawing>
                <wp:anchor distT="0" distB="0" distL="114300" distR="114300" simplePos="0" relativeHeight="251661824" behindDoc="1" locked="0" layoutInCell="1" allowOverlap="1" wp14:anchorId="11AFACEE" wp14:editId="510B48D3">
                  <wp:simplePos x="0" y="0"/>
                  <wp:positionH relativeFrom="column">
                    <wp:posOffset>56515</wp:posOffset>
                  </wp:positionH>
                  <wp:positionV relativeFrom="paragraph">
                    <wp:posOffset>28638</wp:posOffset>
                  </wp:positionV>
                  <wp:extent cx="1371600" cy="1270635"/>
                  <wp:effectExtent l="0" t="0" r="0" b="5715"/>
                  <wp:wrapTight wrapText="bothSides">
                    <wp:wrapPolygon edited="0">
                      <wp:start x="0" y="0"/>
                      <wp:lineTo x="0" y="21373"/>
                      <wp:lineTo x="21300" y="21373"/>
                      <wp:lineTo x="21300" y="0"/>
                      <wp:lineTo x="0" y="0"/>
                    </wp:wrapPolygon>
                  </wp:wrapTight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8309" t="14456" r="27165" b="14709"/>
                          <a:stretch/>
                        </pic:blipFill>
                        <pic:spPr bwMode="auto">
                          <a:xfrm>
                            <a:off x="0" y="0"/>
                            <a:ext cx="1371600" cy="12706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F66A5F" w14:paraId="5AB949BD" w14:textId="77777777" w:rsidTr="00A5079F">
        <w:tc>
          <w:tcPr>
            <w:tcW w:w="2470" w:type="dxa"/>
          </w:tcPr>
          <w:p w14:paraId="727B7B03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4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14:paraId="062B14BC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b=6.789; c=10.989</w:t>
            </w:r>
          </w:p>
          <w:p w14:paraId="768E9759" w14:textId="620EAEA5" w:rsidR="00FF58A2" w:rsidRPr="00FF58A2" w:rsidRDefault="00FF58A2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noProof/>
              </w:rPr>
              <w:drawing>
                <wp:anchor distT="0" distB="0" distL="114300" distR="114300" simplePos="0" relativeHeight="251660800" behindDoc="0" locked="0" layoutInCell="1" allowOverlap="1" wp14:anchorId="3C8713F9" wp14:editId="38F5A164">
                  <wp:simplePos x="0" y="0"/>
                  <wp:positionH relativeFrom="column">
                    <wp:posOffset>-25400</wp:posOffset>
                  </wp:positionH>
                  <wp:positionV relativeFrom="paragraph">
                    <wp:posOffset>201930</wp:posOffset>
                  </wp:positionV>
                  <wp:extent cx="1371600" cy="1263015"/>
                  <wp:effectExtent l="0" t="0" r="0" b="0"/>
                  <wp:wrapSquare wrapText="bothSides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5156" t="9034" r="23735" b="10164"/>
                          <a:stretch/>
                        </pic:blipFill>
                        <pic:spPr bwMode="auto">
                          <a:xfrm>
                            <a:off x="0" y="0"/>
                            <a:ext cx="1371600" cy="12630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  <w:r w:rsidR="00F66A5F" w:rsidRPr="00CA5DBF">
              <w:rPr>
                <w:rFonts w:ascii="Times New Roman" w:hAnsi="Times New Roman" w:cs="Times New Roman"/>
                <w:sz w:val="18"/>
                <w:szCs w:val="18"/>
              </w:rPr>
              <w:t>α=β=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  <w:r w:rsidR="00F66A5F" w:rsidRPr="00CA5DBF">
              <w:rPr>
                <w:rFonts w:ascii="Times New Roman" w:hAnsi="Times New Roman" w:cs="Times New Roman"/>
                <w:sz w:val="18"/>
                <w:szCs w:val="18"/>
              </w:rPr>
              <w:t>; γ=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2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1B35BA4B" w14:textId="3BB3213B" w:rsidR="00F66A5F" w:rsidRDefault="00F66A5F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</w:p>
        </w:tc>
        <w:tc>
          <w:tcPr>
            <w:tcW w:w="2470" w:type="dxa"/>
            <w:gridSpan w:val="2"/>
          </w:tcPr>
          <w:p w14:paraId="77389E24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  <w:p w14:paraId="5217D58B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b=5.865; c=3.387</w:t>
            </w:r>
          </w:p>
          <w:p w14:paraId="7768291B" w14:textId="0B7B1336" w:rsidR="00F66A5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α=β=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; γ=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2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71FDFB6C" w14:textId="0B9CC162" w:rsidR="00F66A5F" w:rsidRDefault="00FF58A2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  <w:r>
              <w:rPr>
                <w:noProof/>
              </w:rPr>
              <w:drawing>
                <wp:anchor distT="0" distB="0" distL="114300" distR="114300" simplePos="0" relativeHeight="251657728" behindDoc="0" locked="0" layoutInCell="1" allowOverlap="1" wp14:anchorId="2199F19E" wp14:editId="423D51E5">
                  <wp:simplePos x="0" y="0"/>
                  <wp:positionH relativeFrom="column">
                    <wp:posOffset>1177</wp:posOffset>
                  </wp:positionH>
                  <wp:positionV relativeFrom="paragraph">
                    <wp:posOffset>284329</wp:posOffset>
                  </wp:positionV>
                  <wp:extent cx="1371600" cy="769289"/>
                  <wp:effectExtent l="0" t="0" r="635" b="0"/>
                  <wp:wrapSquare wrapText="bothSides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73" t="24088" r="11786" b="21625"/>
                          <a:stretch/>
                        </pic:blipFill>
                        <pic:spPr bwMode="auto">
                          <a:xfrm>
                            <a:off x="0" y="0"/>
                            <a:ext cx="1371600" cy="7692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2470" w:type="dxa"/>
            <w:gridSpan w:val="2"/>
          </w:tcPr>
          <w:p w14:paraId="37A35FF0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2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5</w:t>
            </w:r>
          </w:p>
          <w:p w14:paraId="11A43DDA" w14:textId="2089F791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b=8.650; c=5.085</w:t>
            </w:r>
          </w:p>
          <w:p w14:paraId="64E5887E" w14:textId="5A09C3DA" w:rsidR="00F66A5F" w:rsidRPr="00CA5DBF" w:rsidRDefault="00F66A5F" w:rsidP="00A5079F">
            <w:pPr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α=β= γ=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54B241BC" w14:textId="43AB6327" w:rsidR="00F66A5F" w:rsidRDefault="00FF58A2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  <w:r>
              <w:rPr>
                <w:noProof/>
              </w:rPr>
              <w:drawing>
                <wp:anchor distT="0" distB="0" distL="114300" distR="114300" simplePos="0" relativeHeight="251658752" behindDoc="1" locked="0" layoutInCell="1" allowOverlap="1" wp14:anchorId="7C808363" wp14:editId="457B8C7E">
                  <wp:simplePos x="0" y="0"/>
                  <wp:positionH relativeFrom="column">
                    <wp:posOffset>51435</wp:posOffset>
                  </wp:positionH>
                  <wp:positionV relativeFrom="paragraph">
                    <wp:posOffset>227330</wp:posOffset>
                  </wp:positionV>
                  <wp:extent cx="1371600" cy="904875"/>
                  <wp:effectExtent l="0" t="0" r="0" b="9525"/>
                  <wp:wrapSquare wrapText="bothSides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53" t="15594" r="19822" b="16195"/>
                          <a:stretch/>
                        </pic:blipFill>
                        <pic:spPr bwMode="auto">
                          <a:xfrm>
                            <a:off x="0" y="0"/>
                            <a:ext cx="1371600" cy="904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470" w:type="dxa"/>
          </w:tcPr>
          <w:p w14:paraId="55909BB8" w14:textId="77777777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Bulk Ni</w:t>
            </w:r>
            <w:r w:rsidRPr="00CA5DBF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3</w:t>
            </w: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  <w:p w14:paraId="27B2B431" w14:textId="572679C2" w:rsidR="00F66A5F" w:rsidRPr="00CA5DB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a=b=8.954; c=4.386</w:t>
            </w:r>
          </w:p>
          <w:p w14:paraId="0DB7872F" w14:textId="044FE455" w:rsidR="00F66A5F" w:rsidRDefault="00F66A5F" w:rsidP="00A5079F">
            <w:pPr>
              <w:tabs>
                <w:tab w:val="left" w:pos="1080"/>
              </w:tabs>
              <w:spacing w:line="0" w:lineRule="atLeast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 xml:space="preserve">α=β= γ=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9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°</m:t>
                  </m:r>
                </m:sup>
              </m:sSup>
            </m:oMath>
          </w:p>
          <w:p w14:paraId="54C9BF35" w14:textId="07F7482E" w:rsidR="00F66A5F" w:rsidRDefault="00FF58A2" w:rsidP="00A5079F">
            <w:pPr>
              <w:tabs>
                <w:tab w:val="left" w:pos="917"/>
              </w:tabs>
              <w:spacing w:line="0" w:lineRule="atLeast"/>
              <w:jc w:val="both"/>
              <w:rPr>
                <w:rFonts w:ascii="Times New Roman" w:eastAsia="MS Mincho" w:hAnsi="Times New Roman" w:cs="Times New Roman"/>
                <w:snapToGrid w:val="0"/>
                <w:sz w:val="18"/>
                <w:szCs w:val="18"/>
                <w:shd w:val="clear" w:color="auto" w:fill="FFFFFF"/>
              </w:rPr>
            </w:pPr>
            <w:r>
              <w:rPr>
                <w:rFonts w:ascii="Times New Roman" w:eastAsia="MS Mincho" w:hAnsi="Times New Roman" w:cs="Times New Roman"/>
                <w:noProof/>
                <w:snapToGrid w:val="0"/>
                <w:sz w:val="18"/>
                <w:szCs w:val="18"/>
                <w:shd w:val="clear" w:color="auto" w:fill="FFFFFF"/>
              </w:rPr>
              <w:drawing>
                <wp:anchor distT="0" distB="0" distL="114300" distR="114300" simplePos="0" relativeHeight="251659776" behindDoc="0" locked="0" layoutInCell="1" allowOverlap="1" wp14:anchorId="292463B9" wp14:editId="2FC9907F">
                  <wp:simplePos x="0" y="0"/>
                  <wp:positionH relativeFrom="column">
                    <wp:posOffset>31115</wp:posOffset>
                  </wp:positionH>
                  <wp:positionV relativeFrom="paragraph">
                    <wp:posOffset>224790</wp:posOffset>
                  </wp:positionV>
                  <wp:extent cx="1371600" cy="890270"/>
                  <wp:effectExtent l="0" t="0" r="0" b="5080"/>
                  <wp:wrapSquare wrapText="bothSides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71600" cy="8902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anchor>
              </w:drawing>
            </w:r>
          </w:p>
        </w:tc>
      </w:tr>
    </w:tbl>
    <w:p w14:paraId="5738E9B6" w14:textId="77777777" w:rsidR="00DD5436" w:rsidRPr="00CA5DBF" w:rsidRDefault="00DD5436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</w:p>
    <w:p w14:paraId="3D2DCF88" w14:textId="72AA6E27" w:rsidR="002A0C13" w:rsidRDefault="00DF4E57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b/>
          <w:sz w:val="18"/>
          <w:szCs w:val="18"/>
        </w:rPr>
        <w:t xml:space="preserve">Fig. </w:t>
      </w:r>
      <w:r w:rsidR="00DD4F6E" w:rsidRPr="00CA5DBF">
        <w:rPr>
          <w:rFonts w:ascii="Times New Roman" w:hAnsi="Times New Roman" w:cs="Times New Roman"/>
          <w:b/>
          <w:sz w:val="18"/>
          <w:szCs w:val="18"/>
        </w:rPr>
        <w:t xml:space="preserve"> S1</w:t>
      </w:r>
      <w:r w:rsidR="006925C7">
        <w:rPr>
          <w:rFonts w:ascii="Times New Roman" w:hAnsi="Times New Roman" w:cs="Times New Roman"/>
          <w:b/>
          <w:sz w:val="18"/>
          <w:szCs w:val="18"/>
        </w:rPr>
        <w:t>(a)</w:t>
      </w:r>
      <w:r w:rsidR="00DD4F6E" w:rsidRPr="00CA5DBF">
        <w:rPr>
          <w:rFonts w:ascii="Times New Roman" w:hAnsi="Times New Roman" w:cs="Times New Roman"/>
          <w:b/>
          <w:sz w:val="18"/>
          <w:szCs w:val="18"/>
        </w:rPr>
        <w:t xml:space="preserve">. </w:t>
      </w:r>
      <w:r w:rsidR="00DD4F6E" w:rsidRPr="00CA5DBF">
        <w:rPr>
          <w:rFonts w:ascii="Times New Roman" w:hAnsi="Times New Roman" w:cs="Times New Roman"/>
          <w:sz w:val="18"/>
          <w:szCs w:val="18"/>
        </w:rPr>
        <w:t>Bulk structures of NiP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DD4F6E" w:rsidRPr="00CA5DBF">
        <w:rPr>
          <w:rFonts w:ascii="Times New Roman" w:hAnsi="Times New Roman" w:cs="Times New Roman"/>
          <w:sz w:val="18"/>
          <w:szCs w:val="18"/>
        </w:rPr>
        <w:t>, NiP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D4F6E" w:rsidRPr="00CA5DBF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DD4F6E" w:rsidRPr="00CA5DBF">
        <w:rPr>
          <w:rFonts w:ascii="Times New Roman" w:hAnsi="Times New Roman" w:cs="Times New Roman"/>
          <w:sz w:val="18"/>
          <w:szCs w:val="18"/>
        </w:rPr>
        <w:t>NiP</w:t>
      </w:r>
      <w:proofErr w:type="spellEnd"/>
      <w:r w:rsidR="00DD4F6E" w:rsidRPr="00CA5DBF">
        <w:rPr>
          <w:rFonts w:ascii="Times New Roman" w:hAnsi="Times New Roman" w:cs="Times New Roman"/>
          <w:sz w:val="18"/>
          <w:szCs w:val="18"/>
        </w:rPr>
        <w:t>, Ni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DD4F6E" w:rsidRPr="00CA5DBF">
        <w:rPr>
          <w:rFonts w:ascii="Times New Roman" w:hAnsi="Times New Roman" w:cs="Times New Roman"/>
          <w:sz w:val="18"/>
          <w:szCs w:val="18"/>
        </w:rPr>
        <w:t>P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4</w:t>
      </w:r>
      <w:r w:rsidR="00DD4F6E" w:rsidRPr="00CA5DBF">
        <w:rPr>
          <w:rFonts w:ascii="Times New Roman" w:hAnsi="Times New Roman" w:cs="Times New Roman"/>
          <w:sz w:val="18"/>
          <w:szCs w:val="18"/>
        </w:rPr>
        <w:t>, Ni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DD4F6E" w:rsidRPr="00CA5DBF">
        <w:rPr>
          <w:rFonts w:ascii="Times New Roman" w:hAnsi="Times New Roman" w:cs="Times New Roman"/>
          <w:sz w:val="18"/>
          <w:szCs w:val="18"/>
        </w:rPr>
        <w:t>P, Ni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12</w:t>
      </w:r>
      <w:r w:rsidR="00DD4F6E" w:rsidRPr="00CA5DBF">
        <w:rPr>
          <w:rFonts w:ascii="Times New Roman" w:hAnsi="Times New Roman" w:cs="Times New Roman"/>
          <w:sz w:val="18"/>
          <w:szCs w:val="18"/>
        </w:rPr>
        <w:t>P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DD4F6E" w:rsidRPr="00CA5DBF">
        <w:rPr>
          <w:rFonts w:ascii="Times New Roman" w:hAnsi="Times New Roman" w:cs="Times New Roman"/>
          <w:sz w:val="18"/>
          <w:szCs w:val="18"/>
        </w:rPr>
        <w:t>, and Ni</w:t>
      </w:r>
      <w:r w:rsidR="00DD4F6E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DD4F6E" w:rsidRPr="00CA5DBF">
        <w:rPr>
          <w:rFonts w:ascii="Times New Roman" w:hAnsi="Times New Roman" w:cs="Times New Roman"/>
          <w:sz w:val="18"/>
          <w:szCs w:val="18"/>
        </w:rPr>
        <w:t>P.</w:t>
      </w:r>
    </w:p>
    <w:p w14:paraId="0F50BF2A" w14:textId="222BFE5C" w:rsidR="00C72674" w:rsidRDefault="00C72674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66ADC0A8" w14:textId="45A554CD" w:rsidR="00C72674" w:rsidRDefault="00BC52CA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noProof/>
          <w:sz w:val="18"/>
          <w:szCs w:val="18"/>
        </w:rPr>
        <mc:AlternateContent>
          <mc:Choice Requires="wpc">
            <w:drawing>
              <wp:anchor distT="0" distB="0" distL="114300" distR="114300" simplePos="0" relativeHeight="251664896" behindDoc="0" locked="0" layoutInCell="1" allowOverlap="1" wp14:anchorId="5FBA5673" wp14:editId="03788646">
                <wp:simplePos x="0" y="0"/>
                <wp:positionH relativeFrom="column">
                  <wp:posOffset>1161952</wp:posOffset>
                </wp:positionH>
                <wp:positionV relativeFrom="paragraph">
                  <wp:posOffset>54030</wp:posOffset>
                </wp:positionV>
                <wp:extent cx="3831590" cy="1865630"/>
                <wp:effectExtent l="0" t="0" r="0" b="1270"/>
                <wp:wrapSquare wrapText="bothSides"/>
                <wp:docPr id="20" name="Canvas 2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pic:pic xmlns:pic="http://schemas.openxmlformats.org/drawingml/2006/picture">
                        <pic:nvPicPr>
                          <pic:cNvPr id="24" name="Picture 24"/>
                          <pic:cNvPicPr/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289" t="93889" r="-690" b="-806"/>
                          <a:stretch/>
                        </pic:blipFill>
                        <pic:spPr bwMode="auto">
                          <a:xfrm>
                            <a:off x="3460524" y="68709"/>
                            <a:ext cx="308610" cy="3657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9" name="Picture 39"/>
                          <pic:cNvPicPr/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128" t="9517" r="23015" b="9771"/>
                          <a:stretch/>
                        </pic:blipFill>
                        <pic:spPr bwMode="auto">
                          <a:xfrm>
                            <a:off x="5" y="79"/>
                            <a:ext cx="1828800" cy="13449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3" name="Picture 63"/>
                          <pic:cNvPicPr/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838" t="29941" r="48420"/>
                          <a:stretch/>
                        </pic:blipFill>
                        <pic:spPr bwMode="auto">
                          <a:xfrm>
                            <a:off x="2323970" y="79"/>
                            <a:ext cx="935355" cy="939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62" name="Straight Arrow Connector 62"/>
                        <wps:cNvCnPr/>
                        <wps:spPr>
                          <a:xfrm>
                            <a:off x="1663067" y="444105"/>
                            <a:ext cx="660903" cy="54321"/>
                          </a:xfrm>
                          <a:prstGeom prst="straightConnector1">
                            <a:avLst/>
                          </a:prstGeom>
                          <a:ln w="25400">
                            <a:solidFill>
                              <a:srgbClr val="00B050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5" name="Straight Arrow Connector 65"/>
                        <wps:cNvCnPr/>
                        <wps:spPr>
                          <a:xfrm>
                            <a:off x="1491435" y="740186"/>
                            <a:ext cx="541068" cy="405078"/>
                          </a:xfrm>
                          <a:prstGeom prst="straightConnector1">
                            <a:avLst/>
                          </a:prstGeom>
                          <a:ln w="25400">
                            <a:solidFill>
                              <a:srgbClr val="00B050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pic:pic xmlns:pic="http://schemas.openxmlformats.org/drawingml/2006/picture">
                        <pic:nvPicPr>
                          <pic:cNvPr id="66" name="Picture 66"/>
                          <pic:cNvPicPr/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862" t="14221" r="45399" b="4016"/>
                          <a:stretch/>
                        </pic:blipFill>
                        <pic:spPr bwMode="auto">
                          <a:xfrm>
                            <a:off x="2236212" y="939718"/>
                            <a:ext cx="935355" cy="8502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g:wgp>
                        <wpg:cNvPr id="35" name="Group 35"/>
                        <wpg:cNvGrpSpPr/>
                        <wpg:grpSpPr>
                          <a:xfrm>
                            <a:off x="903481" y="376408"/>
                            <a:ext cx="483870" cy="314960"/>
                            <a:chOff x="0" y="0"/>
                            <a:chExt cx="484364" cy="315130"/>
                          </a:xfrm>
                        </wpg:grpSpPr>
                        <wps:wsp>
                          <wps:cNvPr id="36" name="Straight Arrow Connector 36"/>
                          <wps:cNvCnPr/>
                          <wps:spPr>
                            <a:xfrm>
                              <a:off x="33409" y="122084"/>
                              <a:ext cx="227279" cy="193046"/>
                            </a:xfrm>
                            <a:prstGeom prst="straightConnector1">
                              <a:avLst/>
                            </a:prstGeom>
                            <a:ln w="22225">
                              <a:headEnd type="triangle"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7" name="Text Box 2"/>
                          <wps:cNvSpPr txBox="1">
                            <a:spLocks noChangeArrowheads="1"/>
                          </wps:cNvSpPr>
                          <wps:spPr bwMode="auto">
                            <a:xfrm rot="2683861">
                              <a:off x="0" y="0"/>
                              <a:ext cx="484364" cy="30607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718424BA" w14:textId="77777777" w:rsidR="0097426F" w:rsidRDefault="0097426F" w:rsidP="0097426F">
                                <w:pPr>
                                  <w:spacing w:line="256" w:lineRule="auto"/>
                                  <w:rPr>
                                    <w:rFonts w:eastAsia="Yu Mincho" w:cs="Vrinda"/>
                                    <w:shadow/>
                                    <w:color w:val="000000"/>
                                    <w:sz w:val="16"/>
                                    <w:szCs w:val="16"/>
                                    <w14:shadow w14:blurRad="38100" w14:dist="19050" w14:dir="2700000" w14:sx="100000" w14:sy="100000" w14:kx="0" w14:ky="0" w14:algn="tl">
                                      <w14:schemeClr w14:val="dk1">
                                        <w14:alpha w14:val="60000"/>
                                      </w14:schemeClr>
                                    </w14:shadow>
                                  </w:rPr>
                                </w:pPr>
                                <w:r>
                                  <w:rPr>
                                    <w:rFonts w:eastAsia="Yu Mincho" w:cs="Vrinda"/>
                                    <w:shadow/>
                                    <w:color w:val="000000"/>
                                    <w:sz w:val="16"/>
                                    <w:szCs w:val="16"/>
                                    <w14:shadow w14:blurRad="38100" w14:dist="19050" w14:dir="2700000" w14:sx="100000" w14:sy="100000" w14:kx="0" w14:ky="0" w14:algn="tl">
                                      <w14:schemeClr w14:val="dk1">
                                        <w14:alpha w14:val="60000"/>
                                      </w14:schemeClr>
                                    </w14:shadow>
                                  </w:rPr>
                                  <w:t>2.67Å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wgp>
                      <wpg:wgp>
                        <wpg:cNvPr id="38" name="Group 38"/>
                        <wpg:cNvGrpSpPr/>
                        <wpg:grpSpPr>
                          <a:xfrm>
                            <a:off x="722611" y="68709"/>
                            <a:ext cx="483870" cy="306070"/>
                            <a:chOff x="0" y="0"/>
                            <a:chExt cx="484364" cy="306070"/>
                          </a:xfrm>
                        </wpg:grpSpPr>
                        <wps:wsp>
                          <wps:cNvPr id="40" name="Straight Arrow Connector 40"/>
                          <wps:cNvCnPr/>
                          <wps:spPr>
                            <a:xfrm>
                              <a:off x="37595" y="268486"/>
                              <a:ext cx="349878" cy="0"/>
                            </a:xfrm>
                            <a:prstGeom prst="straightConnector1">
                              <a:avLst/>
                            </a:prstGeom>
                            <a:ln w="22225">
                              <a:headEnd type="triangle"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4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484364" cy="30607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14C538B" w14:textId="77777777" w:rsidR="00BC52CA" w:rsidRDefault="00BC52CA" w:rsidP="00BC52CA">
                                <w:pPr>
                                  <w:spacing w:line="256" w:lineRule="auto"/>
                                  <w:rPr>
                                    <w:rFonts w:eastAsia="Yu Mincho" w:cs="Vrinda"/>
                                    <w:shadow/>
                                    <w:color w:val="000000"/>
                                    <w:sz w:val="16"/>
                                    <w:szCs w:val="16"/>
                                    <w14:shadow w14:blurRad="38100" w14:dist="19050" w14:dir="2700000" w14:sx="100000" w14:sy="100000" w14:kx="0" w14:ky="0" w14:algn="tl">
                                      <w14:schemeClr w14:val="dk1">
                                        <w14:alpha w14:val="60000"/>
                                      </w14:schemeClr>
                                    </w14:shadow>
                                  </w:rPr>
                                </w:pPr>
                                <w:r>
                                  <w:rPr>
                                    <w:rFonts w:eastAsia="Yu Mincho" w:cs="Vrinda"/>
                                    <w:shadow/>
                                    <w:color w:val="000000"/>
                                    <w:sz w:val="16"/>
                                    <w:szCs w:val="16"/>
                                    <w14:shadow w14:blurRad="38100" w14:dist="19050" w14:dir="2700000" w14:sx="100000" w14:sy="100000" w14:kx="0" w14:ky="0" w14:algn="tl">
                                      <w14:schemeClr w14:val="dk1">
                                        <w14:alpha w14:val="60000"/>
                                      </w14:schemeClr>
                                    </w14:shadow>
                                  </w:rPr>
                                  <w:t>2.61Å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wgp>
                    </wpc:wpc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FBA5673" id="Canvas 20" o:spid="_x0000_s1026" editas="canvas" style="position:absolute;margin-left:91.5pt;margin-top:4.25pt;width:301.7pt;height:146.9pt;z-index:251664896;mso-height-relative:margin" coordsize="38315,18656" o:gfxdata="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38315;height:18656;visibility:visible;mso-wrap-style:square" filled="t">
                  <v:fill o:detectmouseclick="t"/>
                  <v:path o:connecttype="none"/>
                </v:shape>
                <v:shape id="Picture 24" o:spid="_x0000_s1028" type="#_x0000_t75" style="position:absolute;left:34605;top:687;width:3086;height:36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">
                  <v:imagedata r:id="rId19" o:title="" croptop="61531f" cropbottom="-528f" cropleft="63759f" cropright="-452f"/>
                </v:shape>
                <v:shape id="Picture 39" o:spid="_x0000_s1029" type="#_x0000_t75" style="position:absolute;width:18288;height:134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">
                  <v:imagedata r:id="rId20" o:title="" croptop="6237f" cropbottom="6404f" cropleft="14502f" cropright="15083f"/>
                </v:shape>
                <v:shape id="Picture 63" o:spid="_x0000_s1030" type="#_x0000_t75" style="position:absolute;left:23239;width:9354;height:939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">
                  <v:imagedata r:id="rId21" o:title="" croptop="19622f" cropleft="23487f" cropright="31733f"/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62" o:spid="_x0000_s1031" type="#_x0000_t32" style="position:absolute;left:16630;top:4441;width:6609;height:543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" strokecolor="#00b050" strokeweight="2pt">
                  <v:stroke endarrow="block" joinstyle="miter"/>
                </v:shape>
                <v:shape id="Straight Arrow Connector 65" o:spid="_x0000_s1032" type="#_x0000_t32" style="position:absolute;left:14914;top:7401;width:5411;height:405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" strokecolor="#00b050" strokeweight="2pt">
                  <v:stroke endarrow="block" joinstyle="miter"/>
                </v:shape>
                <v:shape id="Picture 66" o:spid="_x0000_s1033" type="#_x0000_t75" style="position:absolute;left:22362;top:9397;width:9353;height:850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">
                  <v:imagedata r:id="rId22" o:title="" croptop="9320f" cropbottom="2632f" cropleft="25469f" cropright="29753f"/>
                </v:shape>
                <v:group id="Group 35" o:spid="_x0000_s1034" style="position:absolute;left:9034;top:3764;width:4839;height:3149" coordsize="484364,3151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">
                  <v:shape id="Straight Arrow Connector 36" o:spid="_x0000_s1035" type="#_x0000_t32" style="position:absolute;left:33409;top:122084;width:227279;height:19304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" strokecolor="#4472c4 [3204]" strokeweight="1.75pt">
                    <v:stroke startarrow="block" endarrow="block" joinstyle="miter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_x0000_s1036" type="#_x0000_t202" style="position:absolute;width:484364;height:306070;rotation:2931492fd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" filled="f" stroked="f">
                    <v:textbox>
                      <w:txbxContent>
                        <w:p w14:paraId="718424BA" w14:textId="77777777" w:rsidR="0097426F" w:rsidRDefault="0097426F" w:rsidP="0097426F">
                          <w:pPr>
                            <w:spacing w:line="256" w:lineRule="auto"/>
                            <w:rPr>
                              <w:rFonts w:eastAsia="Yu Mincho" w:cs="Vrinda"/>
                              <w:shadow/>
                              <w:color w:val="000000"/>
                              <w:sz w:val="16"/>
                              <w:szCs w:val="16"/>
                              <w14:shadow w14:blurRad="38100" w14:dist="19050" w14:dir="2700000" w14:sx="100000" w14:sy="100000" w14:kx="0" w14:ky="0" w14:algn="tl">
                                <w14:schemeClr w14:val="dk1">
                                  <w14:alpha w14:val="60000"/>
                                </w14:schemeClr>
                              </w14:shadow>
                            </w:rPr>
                          </w:pPr>
                          <w:r>
                            <w:rPr>
                              <w:rFonts w:eastAsia="Yu Mincho" w:cs="Vrinda"/>
                              <w:shadow/>
                              <w:color w:val="000000"/>
                              <w:sz w:val="16"/>
                              <w:szCs w:val="16"/>
                              <w14:shadow w14:blurRad="38100" w14:dist="19050" w14:dir="2700000" w14:sx="100000" w14:sy="100000" w14:kx="0" w14:ky="0" w14:algn="tl">
                                <w14:schemeClr w14:val="dk1">
                                  <w14:alpha w14:val="60000"/>
                                </w14:schemeClr>
                              </w14:shadow>
                            </w:rPr>
                            <w:t>2.67Å</w:t>
                          </w:r>
                        </w:p>
                      </w:txbxContent>
                    </v:textbox>
                  </v:shape>
                </v:group>
                <v:group id="Group 38" o:spid="_x0000_s1037" style="position:absolute;left:7226;top:687;width:4838;height:3060" coordsize="484364,3060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<v:shape id="Straight Arrow Connector 40" o:spid="_x0000_s1038" type="#_x0000_t32" style="position:absolute;left:37595;top:268486;width:34987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" strokecolor="#4472c4 [3204]" strokeweight="1.75pt">
                    <v:stroke startarrow="block" endarrow="block" joinstyle="miter"/>
                  </v:shape>
                  <v:shape id="_x0000_s1039" type="#_x0000_t202" style="position:absolute;width:484364;height:3060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" filled="f" stroked="f">
                    <v:textbox>
                      <w:txbxContent>
                        <w:p w14:paraId="314C538B" w14:textId="77777777" w:rsidR="00BC52CA" w:rsidRDefault="00BC52CA" w:rsidP="00BC52CA">
                          <w:pPr>
                            <w:spacing w:line="256" w:lineRule="auto"/>
                            <w:rPr>
                              <w:rFonts w:eastAsia="Yu Mincho" w:cs="Vrinda"/>
                              <w:shadow/>
                              <w:color w:val="000000"/>
                              <w:sz w:val="16"/>
                              <w:szCs w:val="16"/>
                              <w14:shadow w14:blurRad="38100" w14:dist="19050" w14:dir="2700000" w14:sx="100000" w14:sy="100000" w14:kx="0" w14:ky="0" w14:algn="tl">
                                <w14:schemeClr w14:val="dk1">
                                  <w14:alpha w14:val="60000"/>
                                </w14:schemeClr>
                              </w14:shadow>
                            </w:rPr>
                          </w:pPr>
                          <w:r>
                            <w:rPr>
                              <w:rFonts w:eastAsia="Yu Mincho" w:cs="Vrinda"/>
                              <w:shadow/>
                              <w:color w:val="000000"/>
                              <w:sz w:val="16"/>
                              <w:szCs w:val="16"/>
                              <w14:shadow w14:blurRad="38100" w14:dist="19050" w14:dir="2700000" w14:sx="100000" w14:sy="100000" w14:kx="0" w14:ky="0" w14:algn="tl">
                                <w14:schemeClr w14:val="dk1">
                                  <w14:alpha w14:val="60000"/>
                                </w14:schemeClr>
                              </w14:shadow>
                            </w:rPr>
                            <w:t>2.61Å</w:t>
                          </w:r>
                        </w:p>
                      </w:txbxContent>
                    </v:textbox>
                  </v:shape>
                </v:group>
                <w10:wrap type="square"/>
              </v:group>
            </w:pict>
          </mc:Fallback>
        </mc:AlternateContent>
      </w:r>
    </w:p>
    <w:p w14:paraId="267D61B2" w14:textId="6C330B46" w:rsidR="00696CED" w:rsidRDefault="00696CED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34D71F6B" w14:textId="42C97549" w:rsidR="00290A74" w:rsidRDefault="00290A74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2C9AF8B3" w14:textId="73424EE0" w:rsidR="00290A74" w:rsidRDefault="00290A74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4BB27397" w14:textId="7BB34495" w:rsidR="00EF7AFE" w:rsidRDefault="00EF7AFE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sz w:val="18"/>
          <w:szCs w:val="18"/>
        </w:rPr>
      </w:pPr>
    </w:p>
    <w:p w14:paraId="37944B0B" w14:textId="1E4CE522" w:rsidR="00EF7AFE" w:rsidRDefault="00EF7AFE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sz w:val="18"/>
          <w:szCs w:val="18"/>
        </w:rPr>
      </w:pPr>
    </w:p>
    <w:p w14:paraId="26F40DA1" w14:textId="67955CA1" w:rsidR="00EF7AFE" w:rsidRDefault="00EF7AFE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sz w:val="18"/>
          <w:szCs w:val="18"/>
        </w:rPr>
      </w:pPr>
    </w:p>
    <w:p w14:paraId="657D6D01" w14:textId="726D841D" w:rsidR="00EF7AFE" w:rsidRDefault="00EF7AFE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sz w:val="18"/>
          <w:szCs w:val="18"/>
        </w:rPr>
      </w:pPr>
    </w:p>
    <w:p w14:paraId="7AAF9B51" w14:textId="622B6F09" w:rsidR="00EF7AFE" w:rsidRDefault="00EF7AFE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sz w:val="18"/>
          <w:szCs w:val="18"/>
        </w:rPr>
      </w:pPr>
    </w:p>
    <w:p w14:paraId="49F9BC91" w14:textId="04DBAC32" w:rsidR="00EF7AFE" w:rsidRDefault="00EF7AFE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b/>
          <w:sz w:val="18"/>
          <w:szCs w:val="18"/>
        </w:rPr>
      </w:pPr>
    </w:p>
    <w:p w14:paraId="00866C17" w14:textId="5DAC8ADE" w:rsidR="006925C7" w:rsidRDefault="006925C7" w:rsidP="006925C7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b/>
          <w:sz w:val="18"/>
          <w:szCs w:val="18"/>
        </w:rPr>
        <w:t xml:space="preserve">Fig. </w:t>
      </w:r>
      <w:r w:rsidRPr="00CA5DBF">
        <w:rPr>
          <w:rFonts w:ascii="Times New Roman" w:hAnsi="Times New Roman" w:cs="Times New Roman"/>
          <w:b/>
          <w:sz w:val="18"/>
          <w:szCs w:val="18"/>
        </w:rPr>
        <w:t xml:space="preserve"> S1</w:t>
      </w:r>
      <w:r>
        <w:rPr>
          <w:rFonts w:ascii="Times New Roman" w:hAnsi="Times New Roman" w:cs="Times New Roman"/>
          <w:b/>
          <w:sz w:val="18"/>
          <w:szCs w:val="18"/>
        </w:rPr>
        <w:t>(b)</w:t>
      </w:r>
      <w:r w:rsidRPr="00CA5DBF">
        <w:rPr>
          <w:rFonts w:ascii="Times New Roman" w:hAnsi="Times New Roman" w:cs="Times New Roman"/>
          <w:b/>
          <w:sz w:val="18"/>
          <w:szCs w:val="18"/>
        </w:rPr>
        <w:t xml:space="preserve">. </w:t>
      </w:r>
      <w:r w:rsidR="00EF7AFE">
        <w:rPr>
          <w:rFonts w:ascii="Times New Roman" w:hAnsi="Times New Roman" w:cs="Times New Roman"/>
          <w:sz w:val="18"/>
          <w:szCs w:val="18"/>
        </w:rPr>
        <w:t>Two different Ni sites of bulk Ni</w:t>
      </w:r>
      <w:r w:rsidR="00EF7AFE" w:rsidRPr="00EF7AFE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EF7AFE">
        <w:rPr>
          <w:rFonts w:ascii="Times New Roman" w:hAnsi="Times New Roman" w:cs="Times New Roman"/>
          <w:sz w:val="18"/>
          <w:szCs w:val="18"/>
        </w:rPr>
        <w:t xml:space="preserve">P with </w:t>
      </w:r>
      <w:r w:rsidR="00C72674">
        <w:rPr>
          <w:rFonts w:ascii="Times New Roman" w:hAnsi="Times New Roman" w:cs="Times New Roman"/>
          <w:sz w:val="18"/>
          <w:szCs w:val="18"/>
        </w:rPr>
        <w:t>different Ni-P and Ni-Ni bond distances.</w:t>
      </w:r>
    </w:p>
    <w:p w14:paraId="0813C2A6" w14:textId="50DF0396" w:rsidR="004A5084" w:rsidRDefault="00EF7AFE" w:rsidP="00EF7AFE">
      <w:pPr>
        <w:tabs>
          <w:tab w:val="left" w:pos="4253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ab/>
      </w:r>
    </w:p>
    <w:p w14:paraId="10F6B32A" w14:textId="22A50726" w:rsidR="006925C7" w:rsidRDefault="00EF7AFE" w:rsidP="00EF7AFE">
      <w:pPr>
        <w:tabs>
          <w:tab w:val="left" w:pos="3588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ab/>
      </w:r>
    </w:p>
    <w:p w14:paraId="420A6113" w14:textId="2F7B2494" w:rsidR="006925C7" w:rsidRDefault="006925C7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27345BE3" w14:textId="4F8A2352" w:rsidR="006925C7" w:rsidRDefault="0097426F" w:rsidP="0097426F">
      <w:pPr>
        <w:tabs>
          <w:tab w:val="left" w:pos="4304"/>
        </w:tabs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ab/>
      </w:r>
    </w:p>
    <w:p w14:paraId="4166BD26" w14:textId="7B4A4D42" w:rsidR="006925C7" w:rsidRDefault="006925C7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6C82C80C" w14:textId="005D7928" w:rsidR="00170FD6" w:rsidRDefault="00170FD6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br w:type="page"/>
      </w:r>
    </w:p>
    <w:p w14:paraId="1CFD91F4" w14:textId="77777777" w:rsidR="00C72674" w:rsidRDefault="00C72674" w:rsidP="004A5084">
      <w:pPr>
        <w:autoSpaceDE w:val="0"/>
        <w:autoSpaceDN w:val="0"/>
        <w:adjustRightInd w:val="0"/>
        <w:spacing w:line="0" w:lineRule="atLeast"/>
        <w:rPr>
          <w:rFonts w:ascii="Times New Roman" w:hAnsi="Times New Roman" w:cs="Times New Roman"/>
          <w:sz w:val="18"/>
          <w:szCs w:val="18"/>
        </w:rPr>
      </w:pPr>
    </w:p>
    <w:p w14:paraId="13B1C12E" w14:textId="6B395AA6" w:rsidR="00FC54A7" w:rsidRPr="00CA5DBF" w:rsidRDefault="003C69C8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A5079F">
        <w:rPr>
          <w:rFonts w:ascii="Times New Roman" w:hAnsi="Times New Roman" w:cs="Times New Roman"/>
          <w:b/>
          <w:bCs/>
          <w:sz w:val="18"/>
          <w:szCs w:val="18"/>
          <w:shd w:val="clear" w:color="auto" w:fill="FFFFFF"/>
        </w:rPr>
        <w:t>2.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 xml:space="preserve"> Figure S2 shows Ni K-edge XANES spectra of Ni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>P reference sample compared with the FEFF8 calculated spectra of Ni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>P with different FMS radius. The experimental and theoretical XANES spectra of Ni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>P showed the same three</w:t>
      </w:r>
      <w:r w:rsidR="00C5066A"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 xml:space="preserve"> peak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 xml:space="preserve"> features A, B, and C. </w:t>
      </w:r>
    </w:p>
    <w:p w14:paraId="681F0C85" w14:textId="6B884AC8" w:rsidR="007C3FD0" w:rsidRPr="00CA5DBF" w:rsidRDefault="00F27953" w:rsidP="002A0C13">
      <w:pPr>
        <w:tabs>
          <w:tab w:val="left" w:pos="917"/>
        </w:tabs>
        <w:spacing w:line="0" w:lineRule="atLeast"/>
        <w:ind w:firstLine="1890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object w:dxaOrig="5540" w:dyaOrig="3865" w14:anchorId="5BB7334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9.55pt;height:179.55pt" o:ole="">
            <v:imagedata r:id="rId23" o:title=""/>
          </v:shape>
          <o:OLEObject Type="Embed" ProgID="Origin50.Graph" ShapeID="_x0000_i1025" DrawAspect="Content" ObjectID="_1687007521" r:id="rId24"/>
        </w:object>
      </w:r>
    </w:p>
    <w:p w14:paraId="231405A7" w14:textId="791F1126" w:rsidR="00DD3444" w:rsidRDefault="00FC54A7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  <w:shd w:val="clear" w:color="auto" w:fill="FFFFFF"/>
        </w:rPr>
      </w:pPr>
      <w:r w:rsidRPr="00CA5DBF">
        <w:rPr>
          <w:rFonts w:ascii="Times New Roman" w:hAnsi="Times New Roman" w:cs="Times New Roman"/>
          <w:b/>
          <w:bCs/>
          <w:sz w:val="18"/>
          <w:szCs w:val="18"/>
          <w:shd w:val="clear" w:color="auto" w:fill="FFFFFF"/>
        </w:rPr>
        <w:t xml:space="preserve">Fig. </w:t>
      </w:r>
      <w:r w:rsidR="00DF4E57">
        <w:rPr>
          <w:rFonts w:ascii="Times New Roman" w:hAnsi="Times New Roman" w:cs="Times New Roman"/>
          <w:b/>
          <w:bCs/>
          <w:sz w:val="18"/>
          <w:szCs w:val="18"/>
          <w:shd w:val="clear" w:color="auto" w:fill="FFFFFF"/>
        </w:rPr>
        <w:t xml:space="preserve"> </w:t>
      </w:r>
      <w:r w:rsidR="004F7988" w:rsidRPr="00CA5DBF">
        <w:rPr>
          <w:rFonts w:ascii="Times New Roman" w:hAnsi="Times New Roman" w:cs="Times New Roman"/>
          <w:b/>
          <w:bCs/>
          <w:sz w:val="18"/>
          <w:szCs w:val="18"/>
          <w:shd w:val="clear" w:color="auto" w:fill="FFFFFF"/>
        </w:rPr>
        <w:t>S2</w:t>
      </w:r>
      <w:r w:rsidRPr="00CA5DBF">
        <w:rPr>
          <w:rFonts w:ascii="Times New Roman" w:hAnsi="Times New Roman" w:cs="Times New Roman"/>
          <w:b/>
          <w:bCs/>
          <w:sz w:val="18"/>
          <w:szCs w:val="18"/>
          <w:shd w:val="clear" w:color="auto" w:fill="FFFFFF"/>
        </w:rPr>
        <w:t>.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 xml:space="preserve"> Comparison of Ni K-edge experimental and theoretical XANES spectra: a) Ni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>P (black line), b) Ni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>P FEFF (cluster size 3Å) (red line), and c) Ni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  <w:shd w:val="clear" w:color="auto" w:fill="FFFFFF"/>
        </w:rPr>
        <w:t>P FEFF (cluster size 5Å) (blue line).</w:t>
      </w:r>
    </w:p>
    <w:p w14:paraId="37E1DD82" w14:textId="6EFBA40F" w:rsidR="004A5084" w:rsidRDefault="004A5084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  <w:shd w:val="clear" w:color="auto" w:fill="FFFFFF"/>
        </w:rPr>
      </w:pPr>
    </w:p>
    <w:p w14:paraId="46D1B980" w14:textId="76C64C9F" w:rsidR="004A5084" w:rsidRDefault="004A5084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  <w:shd w:val="clear" w:color="auto" w:fill="FFFFFF"/>
        </w:rPr>
      </w:pPr>
    </w:p>
    <w:p w14:paraId="307669E5" w14:textId="77777777" w:rsidR="004A5084" w:rsidRDefault="004A5084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  <w:shd w:val="clear" w:color="auto" w:fill="FFFFFF"/>
        </w:rPr>
      </w:pPr>
    </w:p>
    <w:p w14:paraId="3BF627D4" w14:textId="77777777" w:rsidR="00DF4E57" w:rsidRPr="00CA5DBF" w:rsidRDefault="00DF4E57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</w:p>
    <w:p w14:paraId="506A75AA" w14:textId="76E21993" w:rsidR="00435FA0" w:rsidRPr="00CA5DBF" w:rsidRDefault="00315F36" w:rsidP="002A0C13">
      <w:pPr>
        <w:tabs>
          <w:tab w:val="left" w:pos="917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b/>
          <w:bCs/>
          <w:noProof/>
          <w:sz w:val="18"/>
          <w:szCs w:val="18"/>
        </w:rPr>
        <w:object w:dxaOrig="1440" w:dyaOrig="1440" w14:anchorId="5BE4921E">
          <v:shape id="_x0000_s1080" type="#_x0000_t75" style="position:absolute;left:0;text-align:left;margin-left:96.55pt;margin-top:66.45pt;width:259.2pt;height:179.85pt;z-index:-251650560;mso-position-horizontal-relative:text;mso-position-vertical-relative:text">
            <v:imagedata r:id="rId25" o:title=""/>
          </v:shape>
          <o:OLEObject Type="Embed" ProgID="Origin50.Graph" ShapeID="_x0000_s1080" DrawAspect="Content" ObjectID="_1687007523" r:id="rId26"/>
        </w:object>
      </w:r>
      <w:r w:rsidR="00F8496B" w:rsidRPr="00A5079F">
        <w:rPr>
          <w:rFonts w:ascii="Times New Roman" w:hAnsi="Times New Roman" w:cs="Times New Roman"/>
          <w:b/>
          <w:bCs/>
          <w:sz w:val="18"/>
          <w:szCs w:val="18"/>
        </w:rPr>
        <w:t>3</w:t>
      </w:r>
      <w:r w:rsidR="00435FA0" w:rsidRPr="00A5079F">
        <w:rPr>
          <w:rFonts w:ascii="Times New Roman" w:hAnsi="Times New Roman" w:cs="Times New Roman"/>
          <w:b/>
          <w:bCs/>
          <w:sz w:val="18"/>
          <w:szCs w:val="18"/>
        </w:rPr>
        <w:t>.</w:t>
      </w:r>
      <w:r w:rsidR="00435FA0" w:rsidRPr="00CA5DBF">
        <w:rPr>
          <w:rFonts w:ascii="Times New Roman" w:hAnsi="Times New Roman" w:cs="Times New Roman"/>
          <w:sz w:val="18"/>
          <w:szCs w:val="18"/>
        </w:rPr>
        <w:t xml:space="preserve"> Figure S</w:t>
      </w:r>
      <w:r w:rsidR="00F8496B" w:rsidRPr="00CA5DBF">
        <w:rPr>
          <w:rFonts w:ascii="Times New Roman" w:hAnsi="Times New Roman" w:cs="Times New Roman"/>
          <w:sz w:val="18"/>
          <w:szCs w:val="18"/>
        </w:rPr>
        <w:t>3</w:t>
      </w:r>
      <w:r w:rsidR="00435FA0" w:rsidRPr="00CA5DBF">
        <w:rPr>
          <w:rFonts w:ascii="Times New Roman" w:hAnsi="Times New Roman" w:cs="Times New Roman"/>
          <w:sz w:val="18"/>
          <w:szCs w:val="18"/>
        </w:rPr>
        <w:t xml:space="preserve"> shows the Ni K-edge XANES spectra of the Ni-P/SiO</w:t>
      </w:r>
      <w:r w:rsidR="00435FA0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435FA0" w:rsidRPr="00CA5DBF">
        <w:rPr>
          <w:rFonts w:ascii="Times New Roman" w:hAnsi="Times New Roman" w:cs="Times New Roman"/>
          <w:sz w:val="18"/>
          <w:szCs w:val="18"/>
        </w:rPr>
        <w:t xml:space="preserve"> catalyst with different initial Ni</w:t>
      </w:r>
      <w:r w:rsidR="00E91301">
        <w:rPr>
          <w:rFonts w:ascii="Times New Roman" w:hAnsi="Times New Roman" w:cs="Times New Roman"/>
          <w:sz w:val="18"/>
          <w:szCs w:val="18"/>
        </w:rPr>
        <w:t>:</w:t>
      </w:r>
      <w:r w:rsidR="00435FA0" w:rsidRPr="00CA5DBF">
        <w:rPr>
          <w:rFonts w:ascii="Times New Roman" w:hAnsi="Times New Roman" w:cs="Times New Roman"/>
          <w:sz w:val="18"/>
          <w:szCs w:val="18"/>
        </w:rPr>
        <w:t>P ratios of 1:1, 2:1, and 3:1. Ni-P (1:1) shows the</w:t>
      </w:r>
      <w:r w:rsidR="001B4B1C" w:rsidRPr="00CA5DBF">
        <w:rPr>
          <w:rFonts w:ascii="Times New Roman" w:hAnsi="Times New Roman" w:cs="Times New Roman"/>
          <w:sz w:val="18"/>
          <w:szCs w:val="18"/>
        </w:rPr>
        <w:t xml:space="preserve"> main</w:t>
      </w:r>
      <w:r w:rsidR="00435FA0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3A5ED8" w:rsidRPr="00CA5DBF">
        <w:rPr>
          <w:rFonts w:ascii="Times New Roman" w:hAnsi="Times New Roman" w:cs="Times New Roman"/>
          <w:sz w:val="18"/>
          <w:szCs w:val="18"/>
        </w:rPr>
        <w:t>three</w:t>
      </w:r>
      <w:r w:rsidR="00435FA0" w:rsidRPr="00CA5DBF">
        <w:rPr>
          <w:rFonts w:ascii="Times New Roman" w:hAnsi="Times New Roman" w:cs="Times New Roman"/>
          <w:sz w:val="18"/>
          <w:szCs w:val="18"/>
        </w:rPr>
        <w:t xml:space="preserve"> features A, B, and </w:t>
      </w:r>
      <w:r w:rsidR="00607DD3" w:rsidRPr="00CA5DBF">
        <w:rPr>
          <w:rFonts w:ascii="Times New Roman" w:hAnsi="Times New Roman" w:cs="Times New Roman"/>
          <w:sz w:val="18"/>
          <w:szCs w:val="18"/>
        </w:rPr>
        <w:t>C</w:t>
      </w:r>
      <w:r w:rsidR="000A56BA" w:rsidRPr="00CA5DBF">
        <w:rPr>
          <w:rFonts w:ascii="Times New Roman" w:hAnsi="Times New Roman" w:cs="Times New Roman"/>
          <w:sz w:val="18"/>
          <w:szCs w:val="18"/>
        </w:rPr>
        <w:t xml:space="preserve"> in different eV</w:t>
      </w:r>
      <w:r w:rsidR="00A75B09" w:rsidRPr="00CA5DBF">
        <w:rPr>
          <w:rFonts w:ascii="Times New Roman" w:hAnsi="Times New Roman" w:cs="Times New Roman"/>
          <w:sz w:val="18"/>
          <w:szCs w:val="18"/>
        </w:rPr>
        <w:t>,</w:t>
      </w:r>
      <w:r w:rsidR="00435FA0" w:rsidRPr="00CA5DBF">
        <w:rPr>
          <w:rFonts w:ascii="Times New Roman" w:hAnsi="Times New Roman" w:cs="Times New Roman"/>
          <w:sz w:val="18"/>
          <w:szCs w:val="18"/>
        </w:rPr>
        <w:t xml:space="preserve"> where the peak became small and blurred with the increase of initial Ni and P ratios. </w:t>
      </w:r>
    </w:p>
    <w:p w14:paraId="5BB3C03F" w14:textId="08DDC06B" w:rsidR="006B1260" w:rsidRPr="00CA5DBF" w:rsidRDefault="009240E0" w:rsidP="002A0C13">
      <w:pPr>
        <w:tabs>
          <w:tab w:val="left" w:pos="5369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tab/>
      </w:r>
    </w:p>
    <w:p w14:paraId="1F30D307" w14:textId="7C7CC7D4" w:rsidR="00435FA0" w:rsidRPr="00CA5DBF" w:rsidRDefault="00D127F9" w:rsidP="002A0C13">
      <w:pPr>
        <w:tabs>
          <w:tab w:val="left" w:pos="5602"/>
        </w:tabs>
        <w:spacing w:line="0" w:lineRule="atLeast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tab/>
      </w:r>
    </w:p>
    <w:p w14:paraId="2F1C65F9" w14:textId="0AD78388" w:rsidR="00435FA0" w:rsidRPr="00CA5DBF" w:rsidRDefault="009240E0" w:rsidP="002A0C13">
      <w:pPr>
        <w:tabs>
          <w:tab w:val="left" w:pos="4881"/>
        </w:tabs>
        <w:spacing w:line="0" w:lineRule="atLeast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tab/>
      </w:r>
    </w:p>
    <w:p w14:paraId="6F80BE4C" w14:textId="38378668" w:rsidR="00435FA0" w:rsidRPr="00CA5DBF" w:rsidRDefault="009A0F67" w:rsidP="002A0C13">
      <w:pPr>
        <w:tabs>
          <w:tab w:val="left" w:pos="3330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tab/>
      </w:r>
    </w:p>
    <w:p w14:paraId="39115655" w14:textId="77777777" w:rsidR="00435FA0" w:rsidRPr="00CA5DBF" w:rsidRDefault="00435FA0" w:rsidP="002A0C13">
      <w:pPr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</w:p>
    <w:p w14:paraId="6929C3EF" w14:textId="77777777" w:rsidR="00435FA0" w:rsidRPr="00CA5DBF" w:rsidRDefault="00435FA0" w:rsidP="002A0C13">
      <w:pPr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</w:p>
    <w:p w14:paraId="016C54F1" w14:textId="77777777" w:rsidR="006B1260" w:rsidRPr="00CA5DBF" w:rsidRDefault="006B1260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12273A5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B0C8289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24B37C7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73D54A7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861EB80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FE21196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56A74EC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363DD9E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6DD2987" w14:textId="77777777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5780B33" w14:textId="4701C66E" w:rsidR="00607DD3" w:rsidRDefault="00435FA0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sz w:val="18"/>
          <w:szCs w:val="18"/>
        </w:rPr>
        <w:t>Fig</w:t>
      </w:r>
      <w:r w:rsidR="00CC5403" w:rsidRPr="00CA5DBF">
        <w:rPr>
          <w:rFonts w:ascii="Times New Roman" w:hAnsi="Times New Roman" w:cs="Times New Roman"/>
          <w:b/>
          <w:bCs/>
          <w:sz w:val="18"/>
          <w:szCs w:val="18"/>
        </w:rPr>
        <w:t>.</w:t>
      </w:r>
      <w:r w:rsidRPr="00CA5DBF">
        <w:rPr>
          <w:rFonts w:ascii="Times New Roman" w:hAnsi="Times New Roman" w:cs="Times New Roman"/>
          <w:b/>
          <w:bCs/>
          <w:sz w:val="18"/>
          <w:szCs w:val="18"/>
        </w:rPr>
        <w:t xml:space="preserve"> </w:t>
      </w:r>
      <w:r w:rsidR="00835046">
        <w:rPr>
          <w:rFonts w:ascii="Times New Roman" w:hAnsi="Times New Roman" w:cs="Times New Roman"/>
          <w:b/>
          <w:bCs/>
          <w:sz w:val="18"/>
          <w:szCs w:val="18"/>
        </w:rPr>
        <w:t xml:space="preserve"> </w:t>
      </w:r>
      <w:r w:rsidRPr="00CA5DBF">
        <w:rPr>
          <w:rFonts w:ascii="Times New Roman" w:hAnsi="Times New Roman" w:cs="Times New Roman"/>
          <w:b/>
          <w:bCs/>
          <w:sz w:val="18"/>
          <w:szCs w:val="18"/>
        </w:rPr>
        <w:t>S</w:t>
      </w:r>
      <w:r w:rsidR="00F8496B" w:rsidRPr="00CA5DBF">
        <w:rPr>
          <w:rFonts w:ascii="Times New Roman" w:hAnsi="Times New Roman" w:cs="Times New Roman"/>
          <w:b/>
          <w:bCs/>
          <w:sz w:val="18"/>
          <w:szCs w:val="18"/>
        </w:rPr>
        <w:t>3</w:t>
      </w:r>
      <w:r w:rsidR="00D56EA3">
        <w:rPr>
          <w:rFonts w:ascii="Times New Roman" w:hAnsi="Times New Roman" w:cs="Times New Roman"/>
          <w:b/>
          <w:bCs/>
          <w:sz w:val="18"/>
          <w:szCs w:val="18"/>
        </w:rPr>
        <w:t>.</w:t>
      </w:r>
      <w:r w:rsidRPr="00CA5DBF">
        <w:rPr>
          <w:rFonts w:ascii="Times New Roman" w:hAnsi="Times New Roman" w:cs="Times New Roman"/>
          <w:sz w:val="18"/>
          <w:szCs w:val="18"/>
        </w:rPr>
        <w:t xml:space="preserve"> Comparison of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 K-edge experimental XANES spectra of Ni-P/SiO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  <w:vertAlign w:val="subscript"/>
        </w:rPr>
        <w:t>2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: </w:t>
      </w:r>
      <w:r w:rsidR="00D461CA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a)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:P</w:t>
      </w:r>
      <w:r w:rsidR="005768CD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=</w:t>
      </w:r>
      <w:r w:rsidR="005768CD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1:1 (black line), </w:t>
      </w:r>
      <w:r w:rsidR="00D461CA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b)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:P</w:t>
      </w:r>
      <w:r w:rsidR="005768CD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=</w:t>
      </w:r>
      <w:r w:rsidR="005768CD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2:1 (red line), and </w:t>
      </w:r>
      <w:r w:rsidR="00D461CA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c)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:P</w:t>
      </w:r>
      <w:r w:rsidR="005768CD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=</w:t>
      </w:r>
      <w:r w:rsidR="005768CD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3:1 (blue line).</w:t>
      </w:r>
    </w:p>
    <w:p w14:paraId="2DBD1342" w14:textId="49988D70" w:rsidR="002A402B" w:rsidRDefault="002A402B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7C76DFF2" w14:textId="777A3415" w:rsidR="002A402B" w:rsidRDefault="002A402B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337D3D43" w14:textId="02FA60AF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3D9A9AE5" w14:textId="3BEAB7AB" w:rsidR="002A0C13" w:rsidRDefault="002A0C1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3694F3D6" w14:textId="0B5B34FC" w:rsidR="00170FD6" w:rsidRDefault="00170FD6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450C4BAA" w14:textId="77777777" w:rsidR="00170FD6" w:rsidRDefault="00170FD6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6EA4991D" w14:textId="3B92CD5E" w:rsidR="002A402B" w:rsidRDefault="002A402B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</w:p>
    <w:p w14:paraId="64D2A6FF" w14:textId="2420B0EE" w:rsidR="002A402B" w:rsidRPr="00CA5DBF" w:rsidRDefault="00170FD6" w:rsidP="0098611E">
      <w:pPr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</w:pPr>
      <w:r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br w:type="page"/>
      </w:r>
    </w:p>
    <w:p w14:paraId="2B89E0D8" w14:textId="5772CF12" w:rsidR="00EC462E" w:rsidRPr="00CA5DBF" w:rsidRDefault="00430F71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A5079F">
        <w:rPr>
          <w:rFonts w:ascii="Times New Roman" w:hAnsi="Times New Roman" w:cs="Times New Roman"/>
          <w:b/>
          <w:bCs/>
          <w:sz w:val="18"/>
          <w:szCs w:val="18"/>
        </w:rPr>
        <w:lastRenderedPageBreak/>
        <w:t>4</w:t>
      </w:r>
      <w:r w:rsidR="00EC462E" w:rsidRPr="00A5079F">
        <w:rPr>
          <w:rFonts w:ascii="Times New Roman" w:hAnsi="Times New Roman" w:cs="Times New Roman"/>
          <w:b/>
          <w:bCs/>
          <w:sz w:val="18"/>
          <w:szCs w:val="18"/>
        </w:rPr>
        <w:t>.</w:t>
      </w:r>
      <w:r w:rsidR="00EC462E" w:rsidRPr="00CA5DBF">
        <w:rPr>
          <w:rFonts w:ascii="Times New Roman" w:hAnsi="Times New Roman" w:cs="Times New Roman"/>
          <w:sz w:val="18"/>
          <w:szCs w:val="18"/>
        </w:rPr>
        <w:t xml:space="preserve"> Theoretical XANES spectra of reference compounds: </w:t>
      </w:r>
      <w:r w:rsidR="004B4A25" w:rsidRPr="00CA5DBF">
        <w:rPr>
          <w:rFonts w:ascii="Times New Roman" w:hAnsi="Times New Roman" w:cs="Times New Roman"/>
          <w:sz w:val="18"/>
          <w:szCs w:val="18"/>
        </w:rPr>
        <w:t>NiP</w:t>
      </w:r>
      <w:r w:rsidR="004B4A25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4B4A25" w:rsidRPr="00CA5DBF">
        <w:rPr>
          <w:rFonts w:ascii="Times New Roman" w:hAnsi="Times New Roman" w:cs="Times New Roman"/>
          <w:sz w:val="18"/>
          <w:szCs w:val="18"/>
        </w:rPr>
        <w:t xml:space="preserve">, </w:t>
      </w:r>
      <w:r w:rsidR="00EC462E" w:rsidRPr="00CA5DBF">
        <w:rPr>
          <w:rFonts w:ascii="Times New Roman" w:hAnsi="Times New Roman" w:cs="Times New Roman"/>
          <w:sz w:val="18"/>
          <w:szCs w:val="18"/>
        </w:rPr>
        <w:t>NiP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EC462E" w:rsidRPr="00CA5DBF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EC462E" w:rsidRPr="00CA5DBF">
        <w:rPr>
          <w:rFonts w:ascii="Times New Roman" w:hAnsi="Times New Roman" w:cs="Times New Roman"/>
          <w:sz w:val="18"/>
          <w:szCs w:val="18"/>
        </w:rPr>
        <w:t>NiP</w:t>
      </w:r>
      <w:proofErr w:type="spellEnd"/>
      <w:r w:rsidR="00EC462E" w:rsidRPr="00CA5DBF">
        <w:rPr>
          <w:rFonts w:ascii="Times New Roman" w:hAnsi="Times New Roman" w:cs="Times New Roman"/>
          <w:sz w:val="18"/>
          <w:szCs w:val="18"/>
        </w:rPr>
        <w:t>, Ni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EC462E" w:rsidRPr="00CA5DBF">
        <w:rPr>
          <w:rFonts w:ascii="Times New Roman" w:hAnsi="Times New Roman" w:cs="Times New Roman"/>
          <w:sz w:val="18"/>
          <w:szCs w:val="18"/>
        </w:rPr>
        <w:t>P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4</w:t>
      </w:r>
      <w:r w:rsidR="00EC462E" w:rsidRPr="00CA5DBF">
        <w:rPr>
          <w:rFonts w:ascii="Times New Roman" w:hAnsi="Times New Roman" w:cs="Times New Roman"/>
          <w:sz w:val="18"/>
          <w:szCs w:val="18"/>
        </w:rPr>
        <w:t>, Ni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EC462E" w:rsidRPr="00CA5DBF">
        <w:rPr>
          <w:rFonts w:ascii="Times New Roman" w:hAnsi="Times New Roman" w:cs="Times New Roman"/>
          <w:sz w:val="18"/>
          <w:szCs w:val="18"/>
        </w:rPr>
        <w:t>P, Ni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12</w:t>
      </w:r>
      <w:r w:rsidR="00EC462E" w:rsidRPr="00CA5DBF">
        <w:rPr>
          <w:rFonts w:ascii="Times New Roman" w:hAnsi="Times New Roman" w:cs="Times New Roman"/>
          <w:sz w:val="18"/>
          <w:szCs w:val="18"/>
        </w:rPr>
        <w:t>P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EC462E" w:rsidRPr="00CA5DBF">
        <w:rPr>
          <w:rFonts w:ascii="Times New Roman" w:hAnsi="Times New Roman" w:cs="Times New Roman"/>
          <w:sz w:val="18"/>
          <w:szCs w:val="18"/>
        </w:rPr>
        <w:t>, and Ni</w:t>
      </w:r>
      <w:r w:rsidR="00EC462E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EC462E" w:rsidRPr="00CA5DBF">
        <w:rPr>
          <w:rFonts w:ascii="Times New Roman" w:hAnsi="Times New Roman" w:cs="Times New Roman"/>
          <w:sz w:val="18"/>
          <w:szCs w:val="18"/>
        </w:rPr>
        <w:t>P. The XANES spectra of different nickel phosphide catalyst</w:t>
      </w:r>
      <w:r w:rsidR="00A75B09" w:rsidRPr="00CA5DBF">
        <w:rPr>
          <w:rFonts w:ascii="Times New Roman" w:hAnsi="Times New Roman" w:cs="Times New Roman"/>
          <w:sz w:val="18"/>
          <w:szCs w:val="18"/>
        </w:rPr>
        <w:t>s</w:t>
      </w:r>
      <w:r w:rsidR="00EC462E" w:rsidRPr="00CA5DBF">
        <w:rPr>
          <w:rFonts w:ascii="Times New Roman" w:hAnsi="Times New Roman" w:cs="Times New Roman"/>
          <w:sz w:val="18"/>
          <w:szCs w:val="18"/>
        </w:rPr>
        <w:t xml:space="preserve"> are characterized by several peak</w:t>
      </w:r>
      <w:r w:rsidR="00A75B09" w:rsidRPr="00CA5DBF">
        <w:rPr>
          <w:rFonts w:ascii="Times New Roman" w:hAnsi="Times New Roman" w:cs="Times New Roman"/>
          <w:sz w:val="18"/>
          <w:szCs w:val="18"/>
        </w:rPr>
        <w:t>s</w:t>
      </w:r>
      <w:r w:rsidR="00EC462E" w:rsidRPr="00CA5DBF">
        <w:rPr>
          <w:rFonts w:ascii="Times New Roman" w:hAnsi="Times New Roman" w:cs="Times New Roman"/>
          <w:sz w:val="18"/>
          <w:szCs w:val="18"/>
        </w:rPr>
        <w:t xml:space="preserve"> and shoulder at different eV. </w:t>
      </w:r>
    </w:p>
    <w:p w14:paraId="6C3B6B2E" w14:textId="7D4D018B" w:rsidR="00893473" w:rsidRPr="00CA5DBF" w:rsidRDefault="00893473" w:rsidP="002A0C13">
      <w:pPr>
        <w:pStyle w:val="NormalWeb"/>
        <w:spacing w:before="0" w:beforeAutospacing="0" w:after="0" w:afterAutospacing="0" w:line="0" w:lineRule="atLeast"/>
        <w:jc w:val="both"/>
        <w:rPr>
          <w:rFonts w:ascii="Times New Roman" w:eastAsia="Yu Mincho" w:hAnsi="Times New Roman" w:cs="Times New Roman"/>
          <w:color w:val="000000"/>
          <w:kern w:val="24"/>
          <w:sz w:val="18"/>
          <w:szCs w:val="18"/>
          <w:lang w:bidi="bn-IN"/>
        </w:rPr>
      </w:pPr>
    </w:p>
    <w:p w14:paraId="3654A544" w14:textId="4AE5214C" w:rsidR="00435FA0" w:rsidRPr="00CA5DBF" w:rsidRDefault="001B2DA2" w:rsidP="00A75C2A">
      <w:pPr>
        <w:pStyle w:val="NormalWeb"/>
        <w:spacing w:before="0" w:beforeAutospacing="0" w:after="0" w:afterAutospacing="0" w:line="0" w:lineRule="atLeast"/>
        <w:ind w:left="810" w:firstLine="1170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object w:dxaOrig="6925" w:dyaOrig="4831" w14:anchorId="3A3BFF95">
          <v:shape id="_x0000_i1027" type="#_x0000_t75" style="width:257.6pt;height:179.45pt" o:ole="">
            <v:imagedata r:id="rId27" o:title=""/>
          </v:shape>
          <o:OLEObject Type="Embed" ProgID="Origin50.Graph" ShapeID="_x0000_i1027" DrawAspect="Content" ObjectID="_1687007522" r:id="rId28"/>
        </w:object>
      </w:r>
    </w:p>
    <w:p w14:paraId="7CCF49CF" w14:textId="77777777" w:rsidR="00A8538F" w:rsidRDefault="00A8538F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5AD7DED" w14:textId="5C79DDEE" w:rsidR="00666782" w:rsidRPr="00CA5DBF" w:rsidRDefault="00666782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sz w:val="18"/>
          <w:szCs w:val="18"/>
        </w:rPr>
        <w:t xml:space="preserve">Fig. </w:t>
      </w:r>
      <w:r w:rsidR="00835046">
        <w:rPr>
          <w:rFonts w:ascii="Times New Roman" w:hAnsi="Times New Roman" w:cs="Times New Roman"/>
          <w:b/>
          <w:bCs/>
          <w:sz w:val="18"/>
          <w:szCs w:val="18"/>
        </w:rPr>
        <w:t xml:space="preserve"> </w:t>
      </w:r>
      <w:r w:rsidRPr="00CA5DBF">
        <w:rPr>
          <w:rFonts w:ascii="Times New Roman" w:hAnsi="Times New Roman" w:cs="Times New Roman"/>
          <w:b/>
          <w:bCs/>
          <w:sz w:val="18"/>
          <w:szCs w:val="18"/>
        </w:rPr>
        <w:t>S</w:t>
      </w:r>
      <w:r w:rsidR="00F8496B" w:rsidRPr="00CA5DBF">
        <w:rPr>
          <w:rFonts w:ascii="Times New Roman" w:hAnsi="Times New Roman" w:cs="Times New Roman"/>
          <w:b/>
          <w:bCs/>
          <w:sz w:val="18"/>
          <w:szCs w:val="18"/>
          <w:cs/>
          <w:lang w:bidi="bn-IN"/>
        </w:rPr>
        <w:t>4</w:t>
      </w:r>
      <w:r w:rsidR="002A5C92">
        <w:rPr>
          <w:rFonts w:ascii="Times New Roman" w:hAnsi="Times New Roman" w:cs="Times New Roman"/>
          <w:b/>
          <w:bCs/>
          <w:sz w:val="18"/>
          <w:szCs w:val="18"/>
        </w:rPr>
        <w:t>.</w:t>
      </w:r>
      <w:r w:rsidRPr="00CA5DBF">
        <w:rPr>
          <w:rFonts w:ascii="Times New Roman" w:hAnsi="Times New Roman" w:cs="Times New Roman"/>
          <w:sz w:val="18"/>
          <w:szCs w:val="18"/>
        </w:rPr>
        <w:t xml:space="preserve"> Comparison of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Ni K-edge theoretical XANES spectra of reference compounds: a) </w:t>
      </w:r>
      <w:r w:rsidR="003F71CC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FEFF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="00893473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P</w:t>
      </w:r>
      <w:r w:rsidR="00893473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  <w:vertAlign w:val="subscript"/>
        </w:rPr>
        <w:t>3</w:t>
      </w:r>
      <w:r w:rsidR="00893473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Pr="00CA5DBF">
        <w:rPr>
          <w:rFonts w:ascii="Times New Roman" w:hAnsi="Times New Roman" w:cs="Times New Roman"/>
          <w:sz w:val="18"/>
          <w:szCs w:val="18"/>
        </w:rPr>
        <w:t>(black line), b)</w:t>
      </w:r>
      <w:r w:rsidR="003F71CC" w:rsidRPr="00CA5DBF">
        <w:rPr>
          <w:rFonts w:ascii="Times New Roman" w:hAnsi="Times New Roman" w:cs="Times New Roman"/>
          <w:sz w:val="18"/>
          <w:szCs w:val="18"/>
        </w:rPr>
        <w:t xml:space="preserve"> FEFF </w:t>
      </w:r>
      <w:r w:rsidR="00893473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P</w:t>
      </w:r>
      <w:r w:rsidR="00893473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  <w:vertAlign w:val="subscript"/>
        </w:rPr>
        <w:t>2</w:t>
      </w:r>
      <w:r w:rsidR="00893473"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 xml:space="preserve"> </w:t>
      </w:r>
      <w:r w:rsidRPr="00CA5DBF">
        <w:rPr>
          <w:rFonts w:ascii="Times New Roman" w:hAnsi="Times New Roman" w:cs="Times New Roman"/>
          <w:sz w:val="18"/>
          <w:szCs w:val="18"/>
        </w:rPr>
        <w:t xml:space="preserve">(red line), c) </w:t>
      </w:r>
      <w:r w:rsidR="003F71CC" w:rsidRPr="00CA5DBF">
        <w:rPr>
          <w:rFonts w:ascii="Times New Roman" w:hAnsi="Times New Roman" w:cs="Times New Roman"/>
          <w:sz w:val="18"/>
          <w:szCs w:val="18"/>
        </w:rPr>
        <w:t xml:space="preserve">FEFF </w:t>
      </w:r>
      <w:proofErr w:type="spellStart"/>
      <w:r w:rsidR="00893473" w:rsidRPr="00CA5DBF">
        <w:rPr>
          <w:rFonts w:ascii="Times New Roman" w:hAnsi="Times New Roman" w:cs="Times New Roman"/>
          <w:sz w:val="18"/>
          <w:szCs w:val="18"/>
        </w:rPr>
        <w:t>NiP</w:t>
      </w:r>
      <w:proofErr w:type="spellEnd"/>
      <w:r w:rsidR="00893473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Pr="00CA5DBF">
        <w:rPr>
          <w:rFonts w:ascii="Times New Roman" w:hAnsi="Times New Roman" w:cs="Times New Roman"/>
          <w:sz w:val="18"/>
          <w:szCs w:val="18"/>
        </w:rPr>
        <w:t>(blue line), d)</w:t>
      </w:r>
      <w:r w:rsidR="003F71CC" w:rsidRPr="00CA5DBF">
        <w:rPr>
          <w:rFonts w:ascii="Times New Roman" w:hAnsi="Times New Roman" w:cs="Times New Roman"/>
          <w:sz w:val="18"/>
          <w:szCs w:val="18"/>
        </w:rPr>
        <w:t xml:space="preserve"> FEFF</w:t>
      </w:r>
      <w:r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893473" w:rsidRPr="00CA5DBF">
        <w:rPr>
          <w:rFonts w:ascii="Times New Roman" w:hAnsi="Times New Roman" w:cs="Times New Roman"/>
          <w:sz w:val="18"/>
          <w:szCs w:val="18"/>
        </w:rPr>
        <w:t>Ni</w:t>
      </w:r>
      <w:r w:rsidR="00893473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893473" w:rsidRPr="00CA5DBF">
        <w:rPr>
          <w:rFonts w:ascii="Times New Roman" w:hAnsi="Times New Roman" w:cs="Times New Roman"/>
          <w:sz w:val="18"/>
          <w:szCs w:val="18"/>
        </w:rPr>
        <w:t xml:space="preserve">P </w:t>
      </w:r>
      <w:r w:rsidRPr="00CA5DBF">
        <w:rPr>
          <w:rFonts w:ascii="Times New Roman" w:hAnsi="Times New Roman" w:cs="Times New Roman"/>
          <w:sz w:val="18"/>
          <w:szCs w:val="18"/>
        </w:rPr>
        <w:t xml:space="preserve">(pink line), e) </w:t>
      </w:r>
      <w:r w:rsidR="003F71CC" w:rsidRPr="00CA5DBF">
        <w:rPr>
          <w:rFonts w:ascii="Times New Roman" w:hAnsi="Times New Roman" w:cs="Times New Roman"/>
          <w:sz w:val="18"/>
          <w:szCs w:val="18"/>
        </w:rPr>
        <w:t xml:space="preserve">FEFF </w:t>
      </w:r>
      <w:r w:rsidR="00893473" w:rsidRPr="00CA5DBF">
        <w:rPr>
          <w:rFonts w:ascii="Times New Roman" w:hAnsi="Times New Roman" w:cs="Times New Roman"/>
          <w:sz w:val="18"/>
          <w:szCs w:val="18"/>
        </w:rPr>
        <w:t>Ni</w:t>
      </w:r>
      <w:r w:rsidR="00893473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893473" w:rsidRPr="00CA5DBF">
        <w:rPr>
          <w:rFonts w:ascii="Times New Roman" w:hAnsi="Times New Roman" w:cs="Times New Roman"/>
          <w:sz w:val="18"/>
          <w:szCs w:val="18"/>
        </w:rPr>
        <w:t>P</w:t>
      </w:r>
      <w:r w:rsidR="00893473" w:rsidRPr="00CA5DBF">
        <w:rPr>
          <w:rFonts w:ascii="Times New Roman" w:hAnsi="Times New Roman" w:cs="Times New Roman"/>
          <w:sz w:val="18"/>
          <w:szCs w:val="18"/>
          <w:vertAlign w:val="subscript"/>
        </w:rPr>
        <w:t>4</w:t>
      </w:r>
      <w:r w:rsidR="003F71CC" w:rsidRPr="00CA5DBF">
        <w:rPr>
          <w:rFonts w:ascii="Times New Roman" w:hAnsi="Times New Roman" w:cs="Times New Roman"/>
          <w:sz w:val="18"/>
          <w:szCs w:val="18"/>
          <w:vertAlign w:val="subscript"/>
        </w:rPr>
        <w:t xml:space="preserve"> </w:t>
      </w:r>
      <w:r w:rsidRPr="00CA5DBF">
        <w:rPr>
          <w:rFonts w:ascii="Times New Roman" w:hAnsi="Times New Roman" w:cs="Times New Roman"/>
          <w:sz w:val="18"/>
          <w:szCs w:val="18"/>
        </w:rPr>
        <w:t>(green line)</w:t>
      </w:r>
      <w:r w:rsidR="003F71CC" w:rsidRPr="00CA5DBF">
        <w:rPr>
          <w:rFonts w:ascii="Times New Roman" w:hAnsi="Times New Roman" w:cs="Times New Roman"/>
          <w:sz w:val="18"/>
          <w:szCs w:val="18"/>
        </w:rPr>
        <w:t>, f) FEFF</w:t>
      </w:r>
      <w:r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893473" w:rsidRPr="00CA5DBF">
        <w:rPr>
          <w:rFonts w:ascii="Times New Roman" w:hAnsi="Times New Roman" w:cs="Times New Roman"/>
          <w:sz w:val="18"/>
          <w:szCs w:val="18"/>
        </w:rPr>
        <w:t>Ni</w:t>
      </w:r>
      <w:r w:rsidR="00893473" w:rsidRPr="00CA5DBF">
        <w:rPr>
          <w:rFonts w:ascii="Times New Roman" w:hAnsi="Times New Roman" w:cs="Times New Roman"/>
          <w:sz w:val="18"/>
          <w:szCs w:val="18"/>
          <w:vertAlign w:val="subscript"/>
        </w:rPr>
        <w:t>12</w:t>
      </w:r>
      <w:r w:rsidR="00893473" w:rsidRPr="00CA5DBF">
        <w:rPr>
          <w:rFonts w:ascii="Times New Roman" w:hAnsi="Times New Roman" w:cs="Times New Roman"/>
          <w:sz w:val="18"/>
          <w:szCs w:val="18"/>
        </w:rPr>
        <w:t>P</w:t>
      </w:r>
      <w:r w:rsidR="00893473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3F71CC" w:rsidRPr="00CA5DBF">
        <w:rPr>
          <w:rFonts w:ascii="Times New Roman" w:hAnsi="Times New Roman" w:cs="Times New Roman"/>
          <w:sz w:val="18"/>
          <w:szCs w:val="18"/>
        </w:rPr>
        <w:t xml:space="preserve"> (navy line)</w:t>
      </w:r>
      <w:r w:rsidR="00802AA4" w:rsidRPr="00CA5DBF">
        <w:rPr>
          <w:rFonts w:ascii="Times New Roman" w:hAnsi="Times New Roman" w:cs="Times New Roman"/>
          <w:sz w:val="18"/>
          <w:szCs w:val="18"/>
        </w:rPr>
        <w:t>, and g) FEFF Ni</w:t>
      </w:r>
      <w:r w:rsidR="00802AA4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802AA4" w:rsidRPr="00CA5DBF">
        <w:rPr>
          <w:rFonts w:ascii="Times New Roman" w:hAnsi="Times New Roman" w:cs="Times New Roman"/>
          <w:sz w:val="18"/>
          <w:szCs w:val="18"/>
        </w:rPr>
        <w:t>P (violet line),</w:t>
      </w:r>
    </w:p>
    <w:p w14:paraId="7B5F10FC" w14:textId="733DA09F" w:rsidR="007E52DD" w:rsidRPr="00CA5DBF" w:rsidRDefault="00BC252D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noProof/>
          <w:sz w:val="18"/>
          <w:szCs w:val="18"/>
          <w:lang w:val="en-GB" w:eastAsia="en-GB"/>
        </w:rPr>
        <w:lastRenderedPageBreak/>
        <mc:AlternateContent>
          <mc:Choice Requires="wps">
            <w:drawing>
              <wp:anchor distT="45720" distB="45720" distL="114300" distR="114300" simplePos="0" relativeHeight="251649536" behindDoc="0" locked="0" layoutInCell="1" allowOverlap="1" wp14:anchorId="150BA572" wp14:editId="5CA51667">
                <wp:simplePos x="0" y="0"/>
                <wp:positionH relativeFrom="column">
                  <wp:posOffset>202994</wp:posOffset>
                </wp:positionH>
                <wp:positionV relativeFrom="paragraph">
                  <wp:posOffset>854710</wp:posOffset>
                </wp:positionV>
                <wp:extent cx="5798820" cy="6370955"/>
                <wp:effectExtent l="0" t="0" r="0" b="0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98820" cy="63709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CDAA127" w14:textId="4ED74C98" w:rsidR="00F1547F" w:rsidRDefault="00F1547F">
                            <w:r>
                              <w:object w:dxaOrig="6503" w:dyaOrig="4531" w14:anchorId="18ADF2DC">
                                <v:shape id="_x0000_i1029" type="#_x0000_t75" style="width:215.9pt;height:150.45pt" o:ole="">
                                  <v:imagedata r:id="rId29" o:title=""/>
                                </v:shape>
                                <o:OLEObject Type="Embed" ProgID="Origin50.Graph" ShapeID="_x0000_i1029" DrawAspect="Content" ObjectID="_1687007524" r:id="rId30"/>
                              </w:object>
                            </w:r>
                            <w:r>
                              <w:object w:dxaOrig="5540" w:dyaOrig="3865" w14:anchorId="611D419B">
                                <v:shape id="_x0000_i1031" type="#_x0000_t75" style="width:216.05pt;height:150.95pt">
                                  <v:imagedata r:id="rId31" o:title=""/>
                                </v:shape>
                                <o:OLEObject Type="Embed" ProgID="Origin50.Graph" ShapeID="_x0000_i1031" DrawAspect="Content" ObjectID="_1687007525" r:id="rId32"/>
                              </w:object>
                            </w:r>
                          </w:p>
                          <w:p w14:paraId="49D0823D" w14:textId="43160E5F" w:rsidR="00F1547F" w:rsidRDefault="00F1547F">
                            <w:r>
                              <w:object w:dxaOrig="5540" w:dyaOrig="3865" w14:anchorId="098B48BC">
                                <v:shape id="_x0000_i1033" type="#_x0000_t75" style="width:216.05pt;height:150.95pt">
                                  <v:imagedata r:id="rId33" o:title=""/>
                                </v:shape>
                                <o:OLEObject Type="Embed" ProgID="Origin50.Graph" ShapeID="_x0000_i1033" DrawAspect="Content" ObjectID="_1687007526" r:id="rId34"/>
                              </w:object>
                            </w:r>
                            <w:r>
                              <w:object w:dxaOrig="5540" w:dyaOrig="3865" w14:anchorId="44A59D4D">
                                <v:shape id="_x0000_i1035" type="#_x0000_t75" style="width:216.05pt;height:150.95pt">
                                  <v:imagedata r:id="rId35" o:title=""/>
                                </v:shape>
                                <o:OLEObject Type="Embed" ProgID="Origin50.Graph" ShapeID="_x0000_i1035" DrawAspect="Content" ObjectID="_1687007527" r:id="rId36"/>
                              </w:object>
                            </w:r>
                          </w:p>
                          <w:p w14:paraId="16744070" w14:textId="7956EFEA" w:rsidR="00F1547F" w:rsidRDefault="00F1547F">
                            <w:r>
                              <w:object w:dxaOrig="5540" w:dyaOrig="3865" w14:anchorId="233CCD7A">
                                <v:shape id="_x0000_i1037" type="#_x0000_t75" style="width:216.05pt;height:150.95pt">
                                  <v:imagedata r:id="rId37" o:title=""/>
                                </v:shape>
                                <o:OLEObject Type="Embed" ProgID="Origin50.Graph" ShapeID="_x0000_i1037" DrawAspect="Content" ObjectID="_1687007528" r:id="rId38"/>
                              </w:object>
                            </w:r>
                            <w:r>
                              <w:object w:dxaOrig="5540" w:dyaOrig="3865" w14:anchorId="028EA0BC">
                                <v:shape id="_x0000_i1039" type="#_x0000_t75" style="width:216.05pt;height:150.95pt">
                                  <v:imagedata r:id="rId39" o:title=""/>
                                </v:shape>
                                <o:OLEObject Type="Embed" ProgID="Origin50.Graph" ShapeID="_x0000_i1039" DrawAspect="Content" ObjectID="_1687007529" r:id="rId40"/>
                              </w:object>
                            </w:r>
                          </w:p>
                          <w:p w14:paraId="091C2FEB" w14:textId="4084526F" w:rsidR="00F1547F" w:rsidRDefault="00F1547F"/>
                          <w:p w14:paraId="1DEECD79" w14:textId="58F998F5" w:rsidR="00F1547F" w:rsidRDefault="00F1547F"/>
                          <w:p w14:paraId="4D2AE2F0" w14:textId="77777777" w:rsidR="00F1547F" w:rsidRDefault="00F1547F"/>
                          <w:p w14:paraId="3835E3B5" w14:textId="5012D8B5" w:rsidR="00F1547F" w:rsidRDefault="00F1547F"/>
                          <w:p w14:paraId="18F165F9" w14:textId="41127E78" w:rsidR="00F1547F" w:rsidRDefault="00F1547F"/>
                          <w:p w14:paraId="23183940" w14:textId="77777777" w:rsidR="00F1547F" w:rsidRDefault="00F1547F"/>
                          <w:p w14:paraId="3DE0AF4D" w14:textId="6FB1ECFE" w:rsidR="00F1547F" w:rsidRDefault="00F1547F"/>
                          <w:p w14:paraId="17DDCC2E" w14:textId="32EEB696" w:rsidR="00F1547F" w:rsidRDefault="00F1547F"/>
                          <w:p w14:paraId="0ADF62F9" w14:textId="36E4B310" w:rsidR="00F1547F" w:rsidRDefault="00F1547F"/>
                          <w:p w14:paraId="7EB64706" w14:textId="31CFA5B2" w:rsidR="00F1547F" w:rsidRDefault="00F1547F"/>
                          <w:p w14:paraId="06146287" w14:textId="571485BF" w:rsidR="00F1547F" w:rsidRDefault="00F1547F"/>
                          <w:p w14:paraId="495BCCC6" w14:textId="61CBA058" w:rsidR="00F1547F" w:rsidRDefault="00F1547F"/>
                          <w:p w14:paraId="5BD336B2" w14:textId="50E625A0" w:rsidR="00F1547F" w:rsidRDefault="00F1547F"/>
                          <w:p w14:paraId="283E5899" w14:textId="7AD9A784" w:rsidR="00F1547F" w:rsidRDefault="00F1547F"/>
                          <w:p w14:paraId="0AFC6D2A" w14:textId="10F4A1A1" w:rsidR="00F1547F" w:rsidRDefault="00F1547F"/>
                          <w:p w14:paraId="13E947E7" w14:textId="7778150C" w:rsidR="00F1547F" w:rsidRDefault="00F1547F"/>
                          <w:p w14:paraId="54CC6D09" w14:textId="417FDFE4" w:rsidR="00F1547F" w:rsidRDefault="00F1547F"/>
                          <w:p w14:paraId="61BCFDB3" w14:textId="77777777" w:rsidR="00F1547F" w:rsidRDefault="00F1547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0BA572" id="Text Box 2" o:spid="_x0000_s1040" type="#_x0000_t202" style="position:absolute;left:0;text-align:left;margin-left:16pt;margin-top:67.3pt;width:456.6pt;height:501.65pt;z-index:2516495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" stroked="f">
                <v:textbox>
                  <w:txbxContent>
                    <w:p w14:paraId="4CDAA127" w14:textId="4ED74C98" w:rsidR="00F1547F" w:rsidRDefault="00F1547F">
                      <w:r>
                        <w:object w:dxaOrig="6503" w:dyaOrig="4531" w14:anchorId="18ADF2DC">
                          <v:shape id="_x0000_i1029" type="#_x0000_t75" style="width:3in;height:150.5pt" o:ole="">
                            <v:imagedata r:id="rId41" o:title=""/>
                          </v:shape>
                          <o:OLEObject Type="Embed" ProgID="Origin50.Graph" ShapeID="_x0000_i1029" DrawAspect="Content" ObjectID="_1687007321" r:id="rId42"/>
                        </w:object>
                      </w:r>
                      <w:r>
                        <w:object w:dxaOrig="5540" w:dyaOrig="3865" w14:anchorId="611D419B">
                          <v:shape id="_x0000_i1031" type="#_x0000_t75" style="width:3in;height:151pt">
                            <v:imagedata r:id="rId43" o:title=""/>
                          </v:shape>
                          <o:OLEObject Type="Embed" ProgID="Origin50.Graph" ShapeID="_x0000_i1031" DrawAspect="Content" ObjectID="_1687007322" r:id="rId44"/>
                        </w:object>
                      </w:r>
                    </w:p>
                    <w:p w14:paraId="49D0823D" w14:textId="43160E5F" w:rsidR="00F1547F" w:rsidRDefault="00F1547F">
                      <w:r>
                        <w:object w:dxaOrig="5540" w:dyaOrig="3865" w14:anchorId="098B48BC">
                          <v:shape id="_x0000_i1033" type="#_x0000_t75" style="width:3in;height:151pt">
                            <v:imagedata r:id="rId45" o:title=""/>
                          </v:shape>
                          <o:OLEObject Type="Embed" ProgID="Origin50.Graph" ShapeID="_x0000_i1033" DrawAspect="Content" ObjectID="_1687007323" r:id="rId46"/>
                        </w:object>
                      </w:r>
                      <w:r>
                        <w:object w:dxaOrig="5540" w:dyaOrig="3865" w14:anchorId="44A59D4D">
                          <v:shape id="_x0000_i1035" type="#_x0000_t75" style="width:3in;height:151pt">
                            <v:imagedata r:id="rId47" o:title=""/>
                          </v:shape>
                          <o:OLEObject Type="Embed" ProgID="Origin50.Graph" ShapeID="_x0000_i1035" DrawAspect="Content" ObjectID="_1687007324" r:id="rId48"/>
                        </w:object>
                      </w:r>
                    </w:p>
                    <w:p w14:paraId="16744070" w14:textId="7956EFEA" w:rsidR="00F1547F" w:rsidRDefault="00F1547F">
                      <w:r>
                        <w:object w:dxaOrig="5540" w:dyaOrig="3865" w14:anchorId="233CCD7A">
                          <v:shape id="_x0000_i1037" type="#_x0000_t75" style="width:3in;height:151pt">
                            <v:imagedata r:id="rId49" o:title=""/>
                          </v:shape>
                          <o:OLEObject Type="Embed" ProgID="Origin50.Graph" ShapeID="_x0000_i1037" DrawAspect="Content" ObjectID="_1687007325" r:id="rId50"/>
                        </w:object>
                      </w:r>
                      <w:r>
                        <w:object w:dxaOrig="5540" w:dyaOrig="3865" w14:anchorId="028EA0BC">
                          <v:shape id="_x0000_i1039" type="#_x0000_t75" style="width:3in;height:151pt">
                            <v:imagedata r:id="rId51" o:title=""/>
                          </v:shape>
                          <o:OLEObject Type="Embed" ProgID="Origin50.Graph" ShapeID="_x0000_i1039" DrawAspect="Content" ObjectID="_1687007326" r:id="rId52"/>
                        </w:object>
                      </w:r>
                    </w:p>
                    <w:p w14:paraId="091C2FEB" w14:textId="4084526F" w:rsidR="00F1547F" w:rsidRDefault="00F1547F"/>
                    <w:p w14:paraId="1DEECD79" w14:textId="58F998F5" w:rsidR="00F1547F" w:rsidRDefault="00F1547F"/>
                    <w:p w14:paraId="4D2AE2F0" w14:textId="77777777" w:rsidR="00F1547F" w:rsidRDefault="00F1547F"/>
                    <w:p w14:paraId="3835E3B5" w14:textId="5012D8B5" w:rsidR="00F1547F" w:rsidRDefault="00F1547F"/>
                    <w:p w14:paraId="18F165F9" w14:textId="41127E78" w:rsidR="00F1547F" w:rsidRDefault="00F1547F"/>
                    <w:p w14:paraId="23183940" w14:textId="77777777" w:rsidR="00F1547F" w:rsidRDefault="00F1547F"/>
                    <w:p w14:paraId="3DE0AF4D" w14:textId="6FB1ECFE" w:rsidR="00F1547F" w:rsidRDefault="00F1547F"/>
                    <w:p w14:paraId="17DDCC2E" w14:textId="32EEB696" w:rsidR="00F1547F" w:rsidRDefault="00F1547F"/>
                    <w:p w14:paraId="0ADF62F9" w14:textId="36E4B310" w:rsidR="00F1547F" w:rsidRDefault="00F1547F"/>
                    <w:p w14:paraId="7EB64706" w14:textId="31CFA5B2" w:rsidR="00F1547F" w:rsidRDefault="00F1547F"/>
                    <w:p w14:paraId="06146287" w14:textId="571485BF" w:rsidR="00F1547F" w:rsidRDefault="00F1547F"/>
                    <w:p w14:paraId="495BCCC6" w14:textId="61CBA058" w:rsidR="00F1547F" w:rsidRDefault="00F1547F"/>
                    <w:p w14:paraId="5BD336B2" w14:textId="50E625A0" w:rsidR="00F1547F" w:rsidRDefault="00F1547F"/>
                    <w:p w14:paraId="283E5899" w14:textId="7AD9A784" w:rsidR="00F1547F" w:rsidRDefault="00F1547F"/>
                    <w:p w14:paraId="0AFC6D2A" w14:textId="10F4A1A1" w:rsidR="00F1547F" w:rsidRDefault="00F1547F"/>
                    <w:p w14:paraId="13E947E7" w14:textId="7778150C" w:rsidR="00F1547F" w:rsidRDefault="00F1547F"/>
                    <w:p w14:paraId="54CC6D09" w14:textId="417FDFE4" w:rsidR="00F1547F" w:rsidRDefault="00F1547F"/>
                    <w:p w14:paraId="61BCFDB3" w14:textId="77777777" w:rsidR="00F1547F" w:rsidRDefault="00F1547F"/>
                  </w:txbxContent>
                </v:textbox>
                <w10:wrap type="square"/>
              </v:shape>
            </w:pict>
          </mc:Fallback>
        </mc:AlternateContent>
      </w:r>
      <w:r w:rsidR="00F8496B" w:rsidRPr="00CA5DBF">
        <w:rPr>
          <w:rFonts w:ascii="Times New Roman" w:hAnsi="Times New Roman" w:cs="Times New Roman"/>
          <w:b/>
          <w:bCs/>
          <w:sz w:val="18"/>
          <w:szCs w:val="18"/>
        </w:rPr>
        <w:t>5</w:t>
      </w:r>
      <w:r w:rsidR="00772A6F" w:rsidRPr="00CA5DBF">
        <w:rPr>
          <w:rFonts w:ascii="Times New Roman" w:hAnsi="Times New Roman" w:cs="Times New Roman"/>
          <w:b/>
          <w:bCs/>
          <w:sz w:val="18"/>
          <w:szCs w:val="18"/>
        </w:rPr>
        <w:t xml:space="preserve">. </w:t>
      </w:r>
      <w:r w:rsidR="00772A6F" w:rsidRPr="00CA5DBF">
        <w:rPr>
          <w:rFonts w:ascii="Times New Roman" w:hAnsi="Times New Roman" w:cs="Times New Roman"/>
          <w:sz w:val="18"/>
          <w:szCs w:val="18"/>
        </w:rPr>
        <w:t>The XANES spectra of different nickel phosphide catalyst</w:t>
      </w:r>
      <w:r w:rsidR="00A75B09" w:rsidRPr="00CA5DBF">
        <w:rPr>
          <w:rFonts w:ascii="Times New Roman" w:hAnsi="Times New Roman" w:cs="Times New Roman"/>
          <w:sz w:val="18"/>
          <w:szCs w:val="18"/>
        </w:rPr>
        <w:t>s</w:t>
      </w:r>
      <w:r w:rsidR="00772A6F" w:rsidRPr="00CA5DBF">
        <w:rPr>
          <w:rFonts w:ascii="Times New Roman" w:hAnsi="Times New Roman" w:cs="Times New Roman"/>
          <w:sz w:val="18"/>
          <w:szCs w:val="18"/>
        </w:rPr>
        <w:t xml:space="preserve"> are characterized by several peak</w:t>
      </w:r>
      <w:r w:rsidR="00A75B09" w:rsidRPr="00CA5DBF">
        <w:rPr>
          <w:rFonts w:ascii="Times New Roman" w:hAnsi="Times New Roman" w:cs="Times New Roman"/>
          <w:sz w:val="18"/>
          <w:szCs w:val="18"/>
        </w:rPr>
        <w:t>s</w:t>
      </w:r>
      <w:r w:rsidR="00772A6F" w:rsidRPr="00CA5DBF">
        <w:rPr>
          <w:rFonts w:ascii="Times New Roman" w:hAnsi="Times New Roman" w:cs="Times New Roman"/>
          <w:sz w:val="18"/>
          <w:szCs w:val="18"/>
        </w:rPr>
        <w:t xml:space="preserve"> and shoulder at different eV. Here we indicated the peak position</w:t>
      </w:r>
      <w:r w:rsidR="00A7313E" w:rsidRPr="00CA5DBF">
        <w:rPr>
          <w:rFonts w:ascii="Times New Roman" w:hAnsi="Times New Roman" w:cs="Times New Roman"/>
          <w:sz w:val="18"/>
          <w:szCs w:val="18"/>
        </w:rPr>
        <w:t>s</w:t>
      </w:r>
      <w:r w:rsidR="00772A6F" w:rsidRPr="00CA5DBF">
        <w:rPr>
          <w:rFonts w:ascii="Times New Roman" w:hAnsi="Times New Roman" w:cs="Times New Roman"/>
          <w:sz w:val="18"/>
          <w:szCs w:val="18"/>
        </w:rPr>
        <w:t xml:space="preserve"> of</w:t>
      </w:r>
      <w:r w:rsidR="00E42081" w:rsidRPr="00CA5DBF">
        <w:rPr>
          <w:rFonts w:ascii="Times New Roman" w:hAnsi="Times New Roman" w:cs="Times New Roman"/>
          <w:sz w:val="18"/>
          <w:szCs w:val="18"/>
        </w:rPr>
        <w:t xml:space="preserve"> experimental XANES spectra of</w:t>
      </w:r>
      <w:r w:rsidR="00FB78DF" w:rsidRPr="00CA5DBF">
        <w:rPr>
          <w:rFonts w:ascii="Times New Roman" w:hAnsi="Times New Roman" w:cs="Times New Roman"/>
          <w:sz w:val="18"/>
          <w:szCs w:val="18"/>
        </w:rPr>
        <w:t xml:space="preserve"> the </w:t>
      </w:r>
      <w:r w:rsidR="00F5230F" w:rsidRPr="00CA5DBF">
        <w:rPr>
          <w:rFonts w:ascii="Times New Roman" w:hAnsi="Times New Roman" w:cs="Times New Roman"/>
          <w:sz w:val="18"/>
          <w:szCs w:val="18"/>
        </w:rPr>
        <w:t>r</w:t>
      </w:r>
      <w:r w:rsidR="00FB78DF" w:rsidRPr="00CA5DBF">
        <w:rPr>
          <w:rFonts w:ascii="Times New Roman" w:hAnsi="Times New Roman" w:cs="Times New Roman"/>
          <w:sz w:val="18"/>
          <w:szCs w:val="18"/>
        </w:rPr>
        <w:t>ef</w:t>
      </w:r>
      <w:r w:rsidR="00876A0A" w:rsidRPr="00CA5DBF">
        <w:rPr>
          <w:rFonts w:ascii="Times New Roman" w:hAnsi="Times New Roman" w:cs="Times New Roman"/>
          <w:sz w:val="18"/>
          <w:szCs w:val="18"/>
        </w:rPr>
        <w:t>erence</w:t>
      </w:r>
      <w:r w:rsidR="00FB78DF" w:rsidRPr="00CA5DBF">
        <w:rPr>
          <w:rFonts w:ascii="Times New Roman" w:hAnsi="Times New Roman" w:cs="Times New Roman"/>
          <w:sz w:val="18"/>
          <w:szCs w:val="18"/>
        </w:rPr>
        <w:t xml:space="preserve"> Ni</w:t>
      </w:r>
      <w:r w:rsidR="00FB78DF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FB78DF" w:rsidRPr="00CA5DBF">
        <w:rPr>
          <w:rFonts w:ascii="Times New Roman" w:hAnsi="Times New Roman" w:cs="Times New Roman"/>
          <w:sz w:val="18"/>
          <w:szCs w:val="18"/>
        </w:rPr>
        <w:t>P,</w:t>
      </w:r>
      <w:r w:rsidR="00E42081" w:rsidRPr="00CA5DBF">
        <w:rPr>
          <w:rFonts w:ascii="Times New Roman" w:hAnsi="Times New Roman" w:cs="Times New Roman"/>
          <w:sz w:val="18"/>
          <w:szCs w:val="18"/>
        </w:rPr>
        <w:t xml:space="preserve"> Ni-P/SiO</w:t>
      </w:r>
      <w:r w:rsidR="00E42081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E42081" w:rsidRPr="00CA5DBF">
        <w:rPr>
          <w:rFonts w:ascii="Times New Roman" w:hAnsi="Times New Roman" w:cs="Times New Roman"/>
          <w:sz w:val="18"/>
          <w:szCs w:val="18"/>
        </w:rPr>
        <w:t xml:space="preserve"> catalyst with different initial Ni</w:t>
      </w:r>
      <w:r w:rsidR="00E91301">
        <w:rPr>
          <w:rFonts w:ascii="Times New Roman" w:hAnsi="Times New Roman" w:cs="Times New Roman"/>
          <w:sz w:val="18"/>
          <w:szCs w:val="18"/>
        </w:rPr>
        <w:t>:</w:t>
      </w:r>
      <w:r w:rsidR="00E42081" w:rsidRPr="00CA5DBF">
        <w:rPr>
          <w:rFonts w:ascii="Times New Roman" w:hAnsi="Times New Roman" w:cs="Times New Roman"/>
          <w:sz w:val="18"/>
          <w:szCs w:val="18"/>
        </w:rPr>
        <w:t>P ratios of 1:1, 2:1, 3:1</w:t>
      </w:r>
      <w:r w:rsidR="00876A0A" w:rsidRPr="00CA5DBF">
        <w:rPr>
          <w:rFonts w:ascii="Times New Roman" w:hAnsi="Times New Roman" w:cs="Times New Roman"/>
          <w:sz w:val="18"/>
          <w:szCs w:val="18"/>
        </w:rPr>
        <w:t>,</w:t>
      </w:r>
      <w:r w:rsidR="00E42081" w:rsidRPr="00CA5DBF">
        <w:rPr>
          <w:rFonts w:ascii="Times New Roman" w:hAnsi="Times New Roman" w:cs="Times New Roman"/>
          <w:sz w:val="18"/>
          <w:szCs w:val="18"/>
        </w:rPr>
        <w:t xml:space="preserve"> and </w:t>
      </w:r>
      <w:r w:rsidR="00772A6F" w:rsidRPr="00CA5DBF">
        <w:rPr>
          <w:rFonts w:ascii="Times New Roman" w:hAnsi="Times New Roman" w:cs="Times New Roman"/>
          <w:sz w:val="18"/>
          <w:szCs w:val="18"/>
        </w:rPr>
        <w:t xml:space="preserve">theoretical XANES spectra of  </w:t>
      </w:r>
      <w:r w:rsidR="009F3EFC" w:rsidRPr="00CA5DBF">
        <w:rPr>
          <w:rFonts w:ascii="Times New Roman" w:hAnsi="Times New Roman" w:cs="Times New Roman"/>
          <w:sz w:val="18"/>
          <w:szCs w:val="18"/>
        </w:rPr>
        <w:t>Ni</w:t>
      </w:r>
      <w:r w:rsidR="009F3EFC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9F3EFC" w:rsidRPr="00CA5DBF">
        <w:rPr>
          <w:rFonts w:ascii="Times New Roman" w:hAnsi="Times New Roman" w:cs="Times New Roman"/>
          <w:sz w:val="18"/>
          <w:szCs w:val="18"/>
        </w:rPr>
        <w:t>P, Ni</w:t>
      </w:r>
      <w:r w:rsidR="009F3EFC" w:rsidRPr="00CA5DBF">
        <w:rPr>
          <w:rFonts w:ascii="Times New Roman" w:hAnsi="Times New Roman" w:cs="Times New Roman"/>
          <w:sz w:val="18"/>
          <w:szCs w:val="18"/>
          <w:vertAlign w:val="subscript"/>
        </w:rPr>
        <w:t>12</w:t>
      </w:r>
      <w:r w:rsidR="009F3EFC" w:rsidRPr="00CA5DBF">
        <w:rPr>
          <w:rFonts w:ascii="Times New Roman" w:hAnsi="Times New Roman" w:cs="Times New Roman"/>
          <w:sz w:val="18"/>
          <w:szCs w:val="18"/>
        </w:rPr>
        <w:t>P</w:t>
      </w:r>
      <w:r w:rsidR="009F3EFC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9F3EFC" w:rsidRPr="00CA5DBF">
        <w:rPr>
          <w:rFonts w:ascii="Times New Roman" w:hAnsi="Times New Roman" w:cs="Times New Roman"/>
          <w:sz w:val="18"/>
          <w:szCs w:val="18"/>
        </w:rPr>
        <w:t>, Ni</w:t>
      </w:r>
      <w:r w:rsidR="009F3EFC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9F3EFC" w:rsidRPr="00CA5DBF">
        <w:rPr>
          <w:rFonts w:ascii="Times New Roman" w:hAnsi="Times New Roman" w:cs="Times New Roman"/>
          <w:sz w:val="18"/>
          <w:szCs w:val="18"/>
        </w:rPr>
        <w:t>P, NiP</w:t>
      </w:r>
      <w:r w:rsidR="009F3EFC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9F3EFC" w:rsidRPr="00CA5DBF">
        <w:rPr>
          <w:rFonts w:ascii="Times New Roman" w:hAnsi="Times New Roman" w:cs="Times New Roman"/>
          <w:sz w:val="18"/>
          <w:szCs w:val="18"/>
        </w:rPr>
        <w:t xml:space="preserve">, </w:t>
      </w:r>
      <w:r w:rsidR="00772A6F" w:rsidRPr="00CA5DBF">
        <w:rPr>
          <w:rFonts w:ascii="Times New Roman" w:hAnsi="Times New Roman" w:cs="Times New Roman"/>
          <w:sz w:val="18"/>
          <w:szCs w:val="18"/>
        </w:rPr>
        <w:t>NiP</w:t>
      </w:r>
      <w:r w:rsidR="00772A6F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772A6F" w:rsidRPr="00CA5DBF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772A6F" w:rsidRPr="00CA5DBF">
        <w:rPr>
          <w:rFonts w:ascii="Times New Roman" w:hAnsi="Times New Roman" w:cs="Times New Roman"/>
          <w:sz w:val="18"/>
          <w:szCs w:val="18"/>
        </w:rPr>
        <w:t>NiP</w:t>
      </w:r>
      <w:proofErr w:type="spellEnd"/>
      <w:r w:rsidR="00772A6F" w:rsidRPr="00CA5DBF">
        <w:rPr>
          <w:rFonts w:ascii="Times New Roman" w:hAnsi="Times New Roman" w:cs="Times New Roman"/>
          <w:sz w:val="18"/>
          <w:szCs w:val="18"/>
        </w:rPr>
        <w:t>,</w:t>
      </w:r>
      <w:r w:rsidR="009F3EFC" w:rsidRPr="00CA5DBF">
        <w:rPr>
          <w:rFonts w:ascii="Times New Roman" w:hAnsi="Times New Roman" w:cs="Times New Roman"/>
          <w:sz w:val="18"/>
          <w:szCs w:val="18"/>
        </w:rPr>
        <w:t xml:space="preserve"> and </w:t>
      </w:r>
      <w:r w:rsidR="00772A6F" w:rsidRPr="00CA5DBF">
        <w:rPr>
          <w:rFonts w:ascii="Times New Roman" w:hAnsi="Times New Roman" w:cs="Times New Roman"/>
          <w:sz w:val="18"/>
          <w:szCs w:val="18"/>
        </w:rPr>
        <w:t>Ni</w:t>
      </w:r>
      <w:r w:rsidR="00772A6F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772A6F" w:rsidRPr="00CA5DBF">
        <w:rPr>
          <w:rFonts w:ascii="Times New Roman" w:hAnsi="Times New Roman" w:cs="Times New Roman"/>
          <w:sz w:val="18"/>
          <w:szCs w:val="18"/>
        </w:rPr>
        <w:t>P</w:t>
      </w:r>
      <w:r w:rsidR="00772A6F" w:rsidRPr="00CA5DBF">
        <w:rPr>
          <w:rFonts w:ascii="Times New Roman" w:hAnsi="Times New Roman" w:cs="Times New Roman"/>
          <w:sz w:val="18"/>
          <w:szCs w:val="18"/>
          <w:vertAlign w:val="subscript"/>
        </w:rPr>
        <w:t>4</w:t>
      </w:r>
      <w:r w:rsidR="00874EFB" w:rsidRPr="00CA5DBF">
        <w:rPr>
          <w:rFonts w:ascii="Times New Roman" w:hAnsi="Times New Roman" w:cs="Times New Roman"/>
          <w:sz w:val="18"/>
          <w:szCs w:val="18"/>
          <w:vertAlign w:val="subscript"/>
        </w:rPr>
        <w:t>,</w:t>
      </w:r>
      <w:r w:rsidR="009F3EFC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772A6F" w:rsidRPr="00CA5DBF">
        <w:rPr>
          <w:rFonts w:ascii="Times New Roman" w:hAnsi="Times New Roman" w:cs="Times New Roman"/>
          <w:sz w:val="18"/>
          <w:szCs w:val="18"/>
        </w:rPr>
        <w:t>respectively.</w:t>
      </w:r>
    </w:p>
    <w:p w14:paraId="03786193" w14:textId="43EF464B" w:rsidR="00930ABC" w:rsidRPr="00CA5DBF" w:rsidRDefault="00DD3485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noProof/>
          <w:sz w:val="18"/>
          <w:szCs w:val="18"/>
          <w:lang w:val="en-GB" w:eastAsia="en-GB"/>
        </w:rPr>
        <w:lastRenderedPageBreak/>
        <mc:AlternateContent>
          <mc:Choice Requires="wps">
            <w:drawing>
              <wp:anchor distT="45720" distB="45720" distL="114300" distR="114300" simplePos="0" relativeHeight="251650560" behindDoc="0" locked="0" layoutInCell="1" allowOverlap="1" wp14:anchorId="08CA0C3E" wp14:editId="445954E5">
                <wp:simplePos x="0" y="0"/>
                <wp:positionH relativeFrom="column">
                  <wp:posOffset>304131</wp:posOffset>
                </wp:positionH>
                <wp:positionV relativeFrom="paragraph">
                  <wp:posOffset>8255</wp:posOffset>
                </wp:positionV>
                <wp:extent cx="5732780" cy="8306435"/>
                <wp:effectExtent l="0" t="0" r="1270" b="7620"/>
                <wp:wrapSquare wrapText="bothSides"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32780" cy="83064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61A699" w14:textId="1DEBE360" w:rsidR="00F1547F" w:rsidRDefault="00F1547F">
                            <w:r>
                              <w:object w:dxaOrig="5540" w:dyaOrig="3865" w14:anchorId="5173F495">
                                <v:shape id="_x0000_i1041" type="#_x0000_t75" style="width:216.05pt;height:150.95pt">
                                  <v:imagedata r:id="rId53" o:title=""/>
                                </v:shape>
                                <o:OLEObject Type="Embed" ProgID="Origin50.Graph" ShapeID="_x0000_i1041" DrawAspect="Content" ObjectID="_1687007530" r:id="rId54"/>
                              </w:object>
                            </w:r>
                            <w:r>
                              <w:object w:dxaOrig="5540" w:dyaOrig="3865" w14:anchorId="77E9690C">
                                <v:shape id="_x0000_i1043" type="#_x0000_t75" style="width:216.05pt;height:150.95pt">
                                  <v:imagedata r:id="rId55" o:title=""/>
                                </v:shape>
                                <o:OLEObject Type="Embed" ProgID="Origin50.Graph" ShapeID="_x0000_i1043" DrawAspect="Content" ObjectID="_1687007531" r:id="rId56"/>
                              </w:object>
                            </w:r>
                          </w:p>
                          <w:p w14:paraId="04EB66F1" w14:textId="67B2883C" w:rsidR="00F1547F" w:rsidRDefault="00F1547F">
                            <w:r>
                              <w:object w:dxaOrig="5540" w:dyaOrig="3865" w14:anchorId="40534BD3">
                                <v:shape id="_x0000_i1045" type="#_x0000_t75" style="width:216.05pt;height:150.95pt">
                                  <v:imagedata r:id="rId57" o:title=""/>
                                </v:shape>
                                <o:OLEObject Type="Embed" ProgID="Origin50.Graph" ShapeID="_x0000_i1045" DrawAspect="Content" ObjectID="_1687007532" r:id="rId58"/>
                              </w:object>
                            </w:r>
                            <w:r>
                              <w:object w:dxaOrig="5540" w:dyaOrig="3865" w14:anchorId="12549BD0">
                                <v:shape id="_x0000_i1047" type="#_x0000_t75" style="width:216.05pt;height:150.95pt">
                                  <v:imagedata r:id="rId59" o:title=""/>
                                </v:shape>
                                <o:OLEObject Type="Embed" ProgID="Origin50.Graph" ShapeID="_x0000_i1047" DrawAspect="Content" ObjectID="_1687007533" r:id="rId60"/>
                              </w:object>
                            </w:r>
                          </w:p>
                          <w:p w14:paraId="775FCEB2" w14:textId="143F7A72" w:rsidR="00F1547F" w:rsidRDefault="00F1547F">
                            <w:r>
                              <w:object w:dxaOrig="5540" w:dyaOrig="3865" w14:anchorId="51B96B7C">
                                <v:shape id="_x0000_i1049" type="#_x0000_t75" style="width:216.05pt;height:150.95pt">
                                  <v:imagedata r:id="rId61" o:title=""/>
                                </v:shape>
                                <o:OLEObject Type="Embed" ProgID="Origin50.Graph" ShapeID="_x0000_i1049" DrawAspect="Content" ObjectID="_1687007534" r:id="rId62"/>
                              </w:object>
                            </w:r>
                          </w:p>
                          <w:p w14:paraId="050ECA0D" w14:textId="77777777" w:rsidR="00F1547F" w:rsidRDefault="00F1547F" w:rsidP="003859F9">
                            <w:pPr>
                              <w:tabs>
                                <w:tab w:val="left" w:pos="3390"/>
                              </w:tabs>
                              <w:spacing w:line="0" w:lineRule="atLeast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</w:p>
                          <w:p w14:paraId="01BD7EDD" w14:textId="3F524E91" w:rsidR="00F1547F" w:rsidRPr="002A402B" w:rsidRDefault="00F1547F" w:rsidP="003859F9">
                            <w:pPr>
                              <w:tabs>
                                <w:tab w:val="left" w:pos="3390"/>
                              </w:tabs>
                              <w:spacing w:line="0" w:lineRule="atLeast"/>
                              <w:jc w:val="both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ig.   S5.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Peak Position of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Ni K-edge XANES spectra of 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Ref.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i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P, experimental samples Ni-P/SiO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: Ni:P</w:t>
                            </w:r>
                            <w:r w:rsidR="005768CD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=</w:t>
                            </w:r>
                            <w:r w:rsidR="005768CD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1:1, Ni:P</w:t>
                            </w:r>
                            <w:r w:rsidR="005768CD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=</w:t>
                            </w:r>
                            <w:r w:rsidR="005768CD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2:1, Ni:P</w:t>
                            </w:r>
                            <w:r w:rsidR="005768CD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=</w:t>
                            </w:r>
                            <w:r w:rsidR="005768CD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3:1, and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theoretical </w:t>
                            </w:r>
                            <w:r w:rsidRPr="002A402B">
                              <w:rPr>
                                <w:rFonts w:ascii="Times New Roman" w:eastAsia="Yu Mincho" w:hAnsi="Times New Roman" w:cs="Times New Roman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Ni K-edge 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XANES spectra of  Ni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P, Ni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12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P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5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, Ni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3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P, NiP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3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, NiP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, </w:t>
                            </w:r>
                            <w:proofErr w:type="spellStart"/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iP</w:t>
                            </w:r>
                            <w:proofErr w:type="spellEnd"/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, and </w:t>
                            </w:r>
                            <w:proofErr w:type="gramStart"/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Ni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5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P</w:t>
                            </w:r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  <w:vertAlign w:val="subscript"/>
                              </w:rPr>
                              <w:t>4</w:t>
                            </w:r>
                            <w:proofErr w:type="gramEnd"/>
                            <w:r w:rsidRPr="002A402B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respectively.</w:t>
                            </w:r>
                          </w:p>
                          <w:p w14:paraId="0E0780FE" w14:textId="50EC3D28" w:rsidR="00F1547F" w:rsidRDefault="00F1547F"/>
                          <w:p w14:paraId="11F2F9CE" w14:textId="3166183F" w:rsidR="00F1547F" w:rsidRDefault="00F1547F"/>
                          <w:p w14:paraId="34BCFC82" w14:textId="512FD5FA" w:rsidR="00F1547F" w:rsidRDefault="00F1547F"/>
                          <w:p w14:paraId="3330ADFD" w14:textId="6D8F9867" w:rsidR="00F1547F" w:rsidRDefault="00F1547F"/>
                          <w:p w14:paraId="38D68AEC" w14:textId="199C61F8" w:rsidR="00F1547F" w:rsidRDefault="00F1547F"/>
                          <w:p w14:paraId="1F671F98" w14:textId="5233BC0C" w:rsidR="00F1547F" w:rsidRDefault="00F1547F"/>
                          <w:p w14:paraId="25C1EA2F" w14:textId="1B41CE0A" w:rsidR="00F1547F" w:rsidRDefault="00F1547F"/>
                          <w:p w14:paraId="468A1B9E" w14:textId="3B5248E7" w:rsidR="00F1547F" w:rsidRDefault="00F1547F"/>
                          <w:p w14:paraId="5EC38ADA" w14:textId="77777777" w:rsidR="00F1547F" w:rsidRDefault="00F1547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CA0C3E" id="_x0000_s1041" type="#_x0000_t202" style="position:absolute;left:0;text-align:left;margin-left:23.95pt;margin-top:.65pt;width:451.4pt;height:654.05pt;z-index:2516505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" stroked="f">
                <v:textbox>
                  <w:txbxContent>
                    <w:p w14:paraId="4661A699" w14:textId="1DEBE360" w:rsidR="00F1547F" w:rsidRDefault="00F1547F">
                      <w:r>
                        <w:object w:dxaOrig="5540" w:dyaOrig="3865" w14:anchorId="5173F495">
                          <v:shape id="_x0000_i1041" type="#_x0000_t75" style="width:3in;height:151pt">
                            <v:imagedata r:id="rId63" o:title=""/>
                          </v:shape>
                          <o:OLEObject Type="Embed" ProgID="Origin50.Graph" ShapeID="_x0000_i1041" DrawAspect="Content" ObjectID="_1687007327" r:id="rId64"/>
                        </w:object>
                      </w:r>
                      <w:r>
                        <w:object w:dxaOrig="5540" w:dyaOrig="3865" w14:anchorId="77E9690C">
                          <v:shape id="_x0000_i1043" type="#_x0000_t75" style="width:3in;height:151pt">
                            <v:imagedata r:id="rId65" o:title=""/>
                          </v:shape>
                          <o:OLEObject Type="Embed" ProgID="Origin50.Graph" ShapeID="_x0000_i1043" DrawAspect="Content" ObjectID="_1687007328" r:id="rId66"/>
                        </w:object>
                      </w:r>
                    </w:p>
                    <w:p w14:paraId="04EB66F1" w14:textId="67B2883C" w:rsidR="00F1547F" w:rsidRDefault="00F1547F">
                      <w:r>
                        <w:object w:dxaOrig="5540" w:dyaOrig="3865" w14:anchorId="40534BD3">
                          <v:shape id="_x0000_i1045" type="#_x0000_t75" style="width:3in;height:151pt">
                            <v:imagedata r:id="rId67" o:title=""/>
                          </v:shape>
                          <o:OLEObject Type="Embed" ProgID="Origin50.Graph" ShapeID="_x0000_i1045" DrawAspect="Content" ObjectID="_1687007329" r:id="rId68"/>
                        </w:object>
                      </w:r>
                      <w:r>
                        <w:object w:dxaOrig="5540" w:dyaOrig="3865" w14:anchorId="12549BD0">
                          <v:shape id="_x0000_i1047" type="#_x0000_t75" style="width:3in;height:151pt">
                            <v:imagedata r:id="rId69" o:title=""/>
                          </v:shape>
                          <o:OLEObject Type="Embed" ProgID="Origin50.Graph" ShapeID="_x0000_i1047" DrawAspect="Content" ObjectID="_1687007330" r:id="rId70"/>
                        </w:object>
                      </w:r>
                    </w:p>
                    <w:p w14:paraId="775FCEB2" w14:textId="143F7A72" w:rsidR="00F1547F" w:rsidRDefault="00F1547F">
                      <w:r>
                        <w:object w:dxaOrig="5540" w:dyaOrig="3865" w14:anchorId="51B96B7C">
                          <v:shape id="_x0000_i1049" type="#_x0000_t75" style="width:3in;height:151pt">
                            <v:imagedata r:id="rId71" o:title=""/>
                          </v:shape>
                          <o:OLEObject Type="Embed" ProgID="Origin50.Graph" ShapeID="_x0000_i1049" DrawAspect="Content" ObjectID="_1687007331" r:id="rId72"/>
                        </w:object>
                      </w:r>
                    </w:p>
                    <w:p w14:paraId="050ECA0D" w14:textId="77777777" w:rsidR="00F1547F" w:rsidRDefault="00F1547F" w:rsidP="003859F9">
                      <w:pPr>
                        <w:tabs>
                          <w:tab w:val="left" w:pos="3390"/>
                        </w:tabs>
                        <w:spacing w:line="0" w:lineRule="atLeast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</w:p>
                    <w:p w14:paraId="01BD7EDD" w14:textId="3F524E91" w:rsidR="00F1547F" w:rsidRPr="002A402B" w:rsidRDefault="00F1547F" w:rsidP="003859F9">
                      <w:pPr>
                        <w:tabs>
                          <w:tab w:val="left" w:pos="3390"/>
                        </w:tabs>
                        <w:spacing w:line="0" w:lineRule="atLeast"/>
                        <w:jc w:val="both"/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  <w:t>Fig.   S5.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 Peak Position of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Ni K-edge XANES spectra of 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Ref.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Ni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P, experimental samples Ni-P/SiO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: Ni:P</w:t>
                      </w:r>
                      <w:r w:rsidR="005768CD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=</w:t>
                      </w:r>
                      <w:r w:rsidR="005768CD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1:1, Ni:P</w:t>
                      </w:r>
                      <w:r w:rsidR="005768CD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=</w:t>
                      </w:r>
                      <w:r w:rsidR="005768CD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2:1, Ni:P</w:t>
                      </w:r>
                      <w:r w:rsidR="005768CD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=</w:t>
                      </w:r>
                      <w:r w:rsidR="005768CD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>3:1, and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 theoretical </w:t>
                      </w:r>
                      <w:r w:rsidRPr="002A402B">
                        <w:rPr>
                          <w:rFonts w:ascii="Times New Roman" w:eastAsia="Yu Mincho" w:hAnsi="Times New Roman" w:cs="Times New Roman"/>
                          <w:color w:val="000000"/>
                          <w:kern w:val="24"/>
                          <w:sz w:val="18"/>
                          <w:szCs w:val="18"/>
                        </w:rPr>
                        <w:t xml:space="preserve">Ni K-edge 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XANES spectra of  Ni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P, Ni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12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P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5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, Ni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3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P, NiP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3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, NiP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, </w:t>
                      </w:r>
                      <w:proofErr w:type="spellStart"/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iP</w:t>
                      </w:r>
                      <w:proofErr w:type="spellEnd"/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, and </w:t>
                      </w:r>
                      <w:proofErr w:type="gramStart"/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Ni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5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>P</w:t>
                      </w:r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  <w:vertAlign w:val="subscript"/>
                        </w:rPr>
                        <w:t>4</w:t>
                      </w:r>
                      <w:proofErr w:type="gramEnd"/>
                      <w:r w:rsidRPr="002A402B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 respectively.</w:t>
                      </w:r>
                    </w:p>
                    <w:p w14:paraId="0E0780FE" w14:textId="50EC3D28" w:rsidR="00F1547F" w:rsidRDefault="00F1547F"/>
                    <w:p w14:paraId="11F2F9CE" w14:textId="3166183F" w:rsidR="00F1547F" w:rsidRDefault="00F1547F"/>
                    <w:p w14:paraId="34BCFC82" w14:textId="512FD5FA" w:rsidR="00F1547F" w:rsidRDefault="00F1547F"/>
                    <w:p w14:paraId="3330ADFD" w14:textId="6D8F9867" w:rsidR="00F1547F" w:rsidRDefault="00F1547F"/>
                    <w:p w14:paraId="38D68AEC" w14:textId="199C61F8" w:rsidR="00F1547F" w:rsidRDefault="00F1547F"/>
                    <w:p w14:paraId="1F671F98" w14:textId="5233BC0C" w:rsidR="00F1547F" w:rsidRDefault="00F1547F"/>
                    <w:p w14:paraId="25C1EA2F" w14:textId="1B41CE0A" w:rsidR="00F1547F" w:rsidRDefault="00F1547F"/>
                    <w:p w14:paraId="468A1B9E" w14:textId="3B5248E7" w:rsidR="00F1547F" w:rsidRDefault="00F1547F"/>
                    <w:p w14:paraId="5EC38ADA" w14:textId="77777777" w:rsidR="00F1547F" w:rsidRDefault="00F1547F"/>
                  </w:txbxContent>
                </v:textbox>
                <w10:wrap type="square"/>
              </v:shape>
            </w:pict>
          </mc:Fallback>
        </mc:AlternateContent>
      </w:r>
    </w:p>
    <w:p w14:paraId="24AF1E50" w14:textId="4635A9AE" w:rsidR="00800E81" w:rsidRPr="00CA5DBF" w:rsidRDefault="00DF2B62" w:rsidP="002A0C13">
      <w:pPr>
        <w:tabs>
          <w:tab w:val="left" w:pos="3735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A5079F">
        <w:rPr>
          <w:rFonts w:ascii="Times New Roman" w:hAnsi="Times New Roman" w:cs="Times New Roman"/>
          <w:b/>
          <w:bCs/>
          <w:sz w:val="18"/>
          <w:szCs w:val="18"/>
        </w:rPr>
        <w:lastRenderedPageBreak/>
        <w:t>6</w:t>
      </w:r>
      <w:r w:rsidR="00800E81" w:rsidRPr="00A5079F">
        <w:rPr>
          <w:rFonts w:ascii="Times New Roman" w:hAnsi="Times New Roman" w:cs="Times New Roman"/>
          <w:b/>
          <w:bCs/>
          <w:sz w:val="18"/>
          <w:szCs w:val="18"/>
        </w:rPr>
        <w:t>.</w:t>
      </w:r>
      <w:r w:rsidR="00800E81" w:rsidRPr="00CA5DBF">
        <w:rPr>
          <w:rFonts w:ascii="Times New Roman" w:hAnsi="Times New Roman" w:cs="Times New Roman"/>
          <w:sz w:val="18"/>
          <w:szCs w:val="18"/>
        </w:rPr>
        <w:t xml:space="preserve"> Pre-edge comparison of the theoretical XANES spectra of reference compounds: NiP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800E81" w:rsidRPr="00CA5DBF">
        <w:rPr>
          <w:rFonts w:ascii="Times New Roman" w:hAnsi="Times New Roman" w:cs="Times New Roman"/>
          <w:sz w:val="18"/>
          <w:szCs w:val="18"/>
        </w:rPr>
        <w:t>, NiP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800E81" w:rsidRPr="00CA5DBF">
        <w:rPr>
          <w:rFonts w:ascii="Times New Roman" w:hAnsi="Times New Roman" w:cs="Times New Roman"/>
          <w:sz w:val="18"/>
          <w:szCs w:val="18"/>
        </w:rPr>
        <w:t xml:space="preserve">, </w:t>
      </w:r>
      <w:proofErr w:type="spellStart"/>
      <w:r w:rsidR="00800E81" w:rsidRPr="00CA5DBF">
        <w:rPr>
          <w:rFonts w:ascii="Times New Roman" w:hAnsi="Times New Roman" w:cs="Times New Roman"/>
          <w:sz w:val="18"/>
          <w:szCs w:val="18"/>
        </w:rPr>
        <w:t>NiP</w:t>
      </w:r>
      <w:proofErr w:type="spellEnd"/>
      <w:r w:rsidR="00800E81" w:rsidRPr="00CA5DBF">
        <w:rPr>
          <w:rFonts w:ascii="Times New Roman" w:hAnsi="Times New Roman" w:cs="Times New Roman"/>
          <w:sz w:val="18"/>
          <w:szCs w:val="18"/>
        </w:rPr>
        <w:t>, Ni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800E81" w:rsidRPr="00CA5DBF">
        <w:rPr>
          <w:rFonts w:ascii="Times New Roman" w:hAnsi="Times New Roman" w:cs="Times New Roman"/>
          <w:sz w:val="18"/>
          <w:szCs w:val="18"/>
        </w:rPr>
        <w:t>P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4</w:t>
      </w:r>
      <w:r w:rsidR="00800E81" w:rsidRPr="00CA5DBF">
        <w:rPr>
          <w:rFonts w:ascii="Times New Roman" w:hAnsi="Times New Roman" w:cs="Times New Roman"/>
          <w:sz w:val="18"/>
          <w:szCs w:val="18"/>
        </w:rPr>
        <w:t>, Ni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800E81" w:rsidRPr="00CA5DBF">
        <w:rPr>
          <w:rFonts w:ascii="Times New Roman" w:hAnsi="Times New Roman" w:cs="Times New Roman"/>
          <w:sz w:val="18"/>
          <w:szCs w:val="18"/>
        </w:rPr>
        <w:t>P, Ni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12</w:t>
      </w:r>
      <w:r w:rsidR="00800E81" w:rsidRPr="00CA5DBF">
        <w:rPr>
          <w:rFonts w:ascii="Times New Roman" w:hAnsi="Times New Roman" w:cs="Times New Roman"/>
          <w:sz w:val="18"/>
          <w:szCs w:val="18"/>
        </w:rPr>
        <w:t>P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="00800E81" w:rsidRPr="00CA5DBF">
        <w:rPr>
          <w:rFonts w:ascii="Times New Roman" w:hAnsi="Times New Roman" w:cs="Times New Roman"/>
          <w:sz w:val="18"/>
          <w:szCs w:val="18"/>
        </w:rPr>
        <w:t>, and Ni</w:t>
      </w:r>
      <w:r w:rsidR="00800E81"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="00800E81" w:rsidRPr="00CA5DBF">
        <w:rPr>
          <w:rFonts w:ascii="Times New Roman" w:hAnsi="Times New Roman" w:cs="Times New Roman"/>
          <w:sz w:val="18"/>
          <w:szCs w:val="18"/>
        </w:rPr>
        <w:t>P. The pre-edge peak intensity gradually changes concerning Ni</w:t>
      </w:r>
      <w:r w:rsidR="00A70BF9">
        <w:rPr>
          <w:rFonts w:ascii="Times New Roman" w:hAnsi="Times New Roman" w:cs="Times New Roman"/>
          <w:sz w:val="18"/>
          <w:szCs w:val="18"/>
        </w:rPr>
        <w:t>:</w:t>
      </w:r>
      <w:r w:rsidR="00800E81" w:rsidRPr="00CA5DBF">
        <w:rPr>
          <w:rFonts w:ascii="Times New Roman" w:hAnsi="Times New Roman" w:cs="Times New Roman"/>
          <w:sz w:val="18"/>
          <w:szCs w:val="18"/>
        </w:rPr>
        <w:t>P ratios.</w:t>
      </w:r>
    </w:p>
    <w:p w14:paraId="6D2AADFD" w14:textId="516B5B61" w:rsidR="00800E81" w:rsidRPr="00CA5DBF" w:rsidRDefault="00FE2FB4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noProof/>
          <w:sz w:val="18"/>
          <w:szCs w:val="18"/>
          <w:lang w:val="en-GB" w:eastAsia="en-GB"/>
        </w:rPr>
        <mc:AlternateContent>
          <mc:Choice Requires="wps">
            <w:drawing>
              <wp:anchor distT="0" distB="0" distL="114300" distR="114300" simplePos="0" relativeHeight="251653632" behindDoc="0" locked="0" layoutInCell="1" allowOverlap="1" wp14:anchorId="7C8FCBD9" wp14:editId="321AA91D">
                <wp:simplePos x="0" y="0"/>
                <wp:positionH relativeFrom="column">
                  <wp:posOffset>743831</wp:posOffset>
                </wp:positionH>
                <wp:positionV relativeFrom="paragraph">
                  <wp:posOffset>349790</wp:posOffset>
                </wp:positionV>
                <wp:extent cx="3743324" cy="2488564"/>
                <wp:effectExtent l="0" t="0" r="0" b="7620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43324" cy="248856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A5AD9D" w14:textId="7656594C" w:rsidR="00F1547F" w:rsidRDefault="00F1547F" w:rsidP="00A535AC">
                            <w:pPr>
                              <w:ind w:left="450"/>
                            </w:pPr>
                            <w:r>
                              <w:object w:dxaOrig="5540" w:dyaOrig="3865" w14:anchorId="5E907A03">
                                <v:shape id="_x0000_i1051" type="#_x0000_t75" style="width:257.9pt;height:180.5pt">
                                  <v:imagedata r:id="rId73" o:title=""/>
                                </v:shape>
                                <o:OLEObject Type="Embed" ProgID="Origin50.Graph" ShapeID="_x0000_i1051" DrawAspect="Content" ObjectID="_1687007535" r:id="rId74"/>
                              </w:object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C8FCBD9" id="_x0000_s1042" type="#_x0000_t202" style="position:absolute;left:0;text-align:left;margin-left:58.55pt;margin-top:27.55pt;width:294.75pt;height:195.95pt;z-index:2516536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" stroked="f">
                <v:textbox style="mso-fit-shape-to-text:t">
                  <w:txbxContent>
                    <w:p w14:paraId="67A5AD9D" w14:textId="7656594C" w:rsidR="00F1547F" w:rsidRDefault="00F1547F" w:rsidP="00A535AC">
                      <w:pPr>
                        <w:ind w:left="450"/>
                      </w:pPr>
                      <w:r>
                        <w:object w:dxaOrig="5540" w:dyaOrig="3865" w14:anchorId="5E907A03">
                          <v:shape id="_x0000_i1051" type="#_x0000_t75" style="width:258pt;height:180.5pt">
                            <v:imagedata r:id="rId75" o:title=""/>
                          </v:shape>
                          <o:OLEObject Type="Embed" ProgID="Origin50.Graph" ShapeID="_x0000_i1051" DrawAspect="Content" ObjectID="_1687007332" r:id="rId76"/>
                        </w:object>
                      </w:r>
                    </w:p>
                  </w:txbxContent>
                </v:textbox>
              </v:shape>
            </w:pict>
          </mc:Fallback>
        </mc:AlternateContent>
      </w:r>
    </w:p>
    <w:p w14:paraId="1961B554" w14:textId="77777777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4761914" w14:textId="77777777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1ACEBA2" w14:textId="0D466D6F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1D877BF" w14:textId="35B710D8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876C8AF" w14:textId="7AD754D1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FFDA370" w14:textId="182D6809" w:rsidR="00800E81" w:rsidRPr="00CA5DBF" w:rsidRDefault="00F956FE" w:rsidP="002A0C13">
      <w:pPr>
        <w:tabs>
          <w:tab w:val="left" w:pos="1404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r>
        <w:rPr>
          <w:rFonts w:ascii="Times New Roman" w:hAnsi="Times New Roman" w:cs="Times New Roman"/>
          <w:b/>
          <w:bCs/>
          <w:noProof/>
          <w:sz w:val="18"/>
          <w:szCs w:val="18"/>
        </w:rPr>
        <mc:AlternateContent>
          <mc:Choice Requires="wpg">
            <w:drawing>
              <wp:anchor distT="0" distB="0" distL="114300" distR="114300" simplePos="0" relativeHeight="251654656" behindDoc="0" locked="0" layoutInCell="1" allowOverlap="1" wp14:anchorId="20FCE648" wp14:editId="43D681CC">
                <wp:simplePos x="0" y="0"/>
                <wp:positionH relativeFrom="column">
                  <wp:posOffset>1858676</wp:posOffset>
                </wp:positionH>
                <wp:positionV relativeFrom="paragraph">
                  <wp:posOffset>56987</wp:posOffset>
                </wp:positionV>
                <wp:extent cx="2072175" cy="944880"/>
                <wp:effectExtent l="0" t="0" r="4445" b="26670"/>
                <wp:wrapNone/>
                <wp:docPr id="6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72175" cy="944880"/>
                          <a:chOff x="0" y="0"/>
                          <a:chExt cx="2072175" cy="944880"/>
                        </a:xfrm>
                      </wpg:grpSpPr>
                      <wps:wsp>
                        <wps:cNvPr id="12" name="Oval 12"/>
                        <wps:cNvSpPr/>
                        <wps:spPr>
                          <a:xfrm>
                            <a:off x="0" y="276130"/>
                            <a:ext cx="328295" cy="472440"/>
                          </a:xfrm>
                          <a:prstGeom prst="ellipse">
                            <a:avLst/>
                          </a:prstGeom>
                          <a:noFill/>
                          <a:ln w="19050"/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4" name="Group 4"/>
                        <wpg:cNvGrpSpPr/>
                        <wpg:grpSpPr>
                          <a:xfrm>
                            <a:off x="783125" y="0"/>
                            <a:ext cx="1289050" cy="944880"/>
                            <a:chOff x="0" y="0"/>
                            <a:chExt cx="1289050" cy="944880"/>
                          </a:xfrm>
                        </wpg:grpSpPr>
                        <pic:pic xmlns:pic="http://schemas.openxmlformats.org/drawingml/2006/picture">
                          <pic:nvPicPr>
                            <pic:cNvPr id="10" name="Picture 10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7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6023" t="14497" r="13390" b="11324"/>
                            <a:stretch/>
                          </pic:blipFill>
                          <pic:spPr bwMode="auto">
                            <a:xfrm>
                              <a:off x="0" y="0"/>
                              <a:ext cx="1289050" cy="94488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s:wsp>
                          <wps:cNvPr id="14" name="Straight Arrow Connector 14"/>
                          <wps:cNvCnPr/>
                          <wps:spPr>
                            <a:xfrm flipH="1">
                              <a:off x="714469" y="262551"/>
                              <a:ext cx="0" cy="600710"/>
                            </a:xfrm>
                            <a:prstGeom prst="straightConnector1">
                              <a:avLst/>
                            </a:prstGeom>
                            <a:ln w="15875">
                              <a:solidFill>
                                <a:srgbClr val="FF0000"/>
                              </a:solidFill>
                              <a:prstDash val="sysDash"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13" name="Straight Arrow Connector 13"/>
                        <wps:cNvCnPr/>
                        <wps:spPr>
                          <a:xfrm flipV="1">
                            <a:off x="321398" y="441922"/>
                            <a:ext cx="495300" cy="45719"/>
                          </a:xfrm>
                          <a:prstGeom prst="straightConnector1">
                            <a:avLst/>
                          </a:prstGeom>
                          <a:ln w="15875"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B4E52F1" id="Group 6" o:spid="_x0000_s1026" style="position:absolute;margin-left:146.35pt;margin-top:4.5pt;width:163.15pt;height:74.4pt;z-index:251654144" coordsize="20721,9448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">
                <v:oval id="Oval 12" o:spid="_x0000_s1027" style="position:absolute;top:2761;width:3282;height:472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" filled="f" strokecolor="#1f3763 [1604]" strokeweight="1.5pt">
                  <v:stroke joinstyle="miter"/>
                </v:oval>
                <v:group id="Group 4" o:spid="_x0000_s1028" style="position:absolute;left:7831;width:12890;height:9448" coordsize="12890,94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<v:shape id="Picture 10" o:spid="_x0000_s1029" type="#_x0000_t75" style="position:absolute;width:12890;height:94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">
                    <v:imagedata r:id="rId78" o:title="" croptop="9501f" cropbottom="7421f" cropleft="10501f" cropright="8775f"/>
                  </v:shape>
                  <v:shape id="Straight Arrow Connector 14" o:spid="_x0000_s1030" type="#_x0000_t32" style="position:absolute;left:7144;top:2625;width:0;height:6007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" strokecolor="red" strokeweight="1.25pt">
                    <v:stroke dashstyle="3 1" endarrow="block" joinstyle="miter"/>
                  </v:shape>
                </v:group>
                <v:shape id="Straight Arrow Connector 13" o:spid="_x0000_s1031" type="#_x0000_t32" style="position:absolute;left:3213;top:4419;width:4953;height:45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" strokecolor="#4472c4 [3204]" strokeweight="1.25pt">
                  <v:stroke endarrow="block" joinstyle="miter"/>
                </v:shape>
              </v:group>
            </w:pict>
          </mc:Fallback>
        </mc:AlternateContent>
      </w:r>
    </w:p>
    <w:p w14:paraId="1E14C029" w14:textId="463E2381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15A08C6" w14:textId="2F477398" w:rsidR="00CD54D7" w:rsidRDefault="00CD54D7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1954513" w14:textId="77777777" w:rsidR="00CD54D7" w:rsidRDefault="00CD54D7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40DC370" w14:textId="77777777" w:rsidR="00CD54D7" w:rsidRDefault="00CD54D7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91BCDC3" w14:textId="77777777" w:rsidR="00CD54D7" w:rsidRDefault="00CD54D7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368DC02" w14:textId="77777777" w:rsidR="00CD54D7" w:rsidRDefault="00CD54D7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D1CAC14" w14:textId="25EE2E46" w:rsidR="00800E81" w:rsidRPr="00CA5DBF" w:rsidRDefault="00800E81" w:rsidP="002A0C13">
      <w:pPr>
        <w:tabs>
          <w:tab w:val="left" w:pos="3390"/>
        </w:tabs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sz w:val="18"/>
          <w:szCs w:val="18"/>
        </w:rPr>
        <w:t xml:space="preserve">Fig. </w:t>
      </w:r>
      <w:r w:rsidR="00835046">
        <w:rPr>
          <w:rFonts w:ascii="Times New Roman" w:hAnsi="Times New Roman" w:cs="Times New Roman"/>
          <w:b/>
          <w:bCs/>
          <w:sz w:val="18"/>
          <w:szCs w:val="18"/>
        </w:rPr>
        <w:t xml:space="preserve">  </w:t>
      </w:r>
      <w:r w:rsidRPr="00CA5DBF">
        <w:rPr>
          <w:rFonts w:ascii="Times New Roman" w:hAnsi="Times New Roman" w:cs="Times New Roman"/>
          <w:b/>
          <w:bCs/>
          <w:sz w:val="18"/>
          <w:szCs w:val="18"/>
        </w:rPr>
        <w:t>S</w:t>
      </w:r>
      <w:r w:rsidR="00DF2B62" w:rsidRPr="00CA5DBF">
        <w:rPr>
          <w:rFonts w:ascii="Times New Roman" w:hAnsi="Times New Roman" w:cs="Times New Roman"/>
          <w:b/>
          <w:bCs/>
          <w:sz w:val="18"/>
          <w:szCs w:val="18"/>
          <w:cs/>
          <w:lang w:bidi="bn-IN"/>
        </w:rPr>
        <w:t>6</w:t>
      </w:r>
      <w:r w:rsidR="00CD54D7">
        <w:rPr>
          <w:rFonts w:ascii="Times New Roman" w:hAnsi="Times New Roman" w:cs="Times New Roman"/>
          <w:b/>
          <w:bCs/>
          <w:sz w:val="18"/>
          <w:szCs w:val="18"/>
        </w:rPr>
        <w:t xml:space="preserve">. </w:t>
      </w:r>
      <w:r w:rsidRPr="00CA5DBF">
        <w:rPr>
          <w:rFonts w:ascii="Times New Roman" w:hAnsi="Times New Roman" w:cs="Times New Roman"/>
          <w:sz w:val="18"/>
          <w:szCs w:val="18"/>
        </w:rPr>
        <w:t xml:space="preserve"> Pre-edge comparison of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 K-edge theoretical XANES spectra of reference compounds: FEFF NiP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  <w:vertAlign w:val="subscript"/>
        </w:rPr>
        <w:t xml:space="preserve">3 </w:t>
      </w:r>
      <w:r w:rsidRPr="00CA5DBF">
        <w:rPr>
          <w:rFonts w:ascii="Times New Roman" w:hAnsi="Times New Roman" w:cs="Times New Roman"/>
          <w:sz w:val="18"/>
          <w:szCs w:val="18"/>
        </w:rPr>
        <w:t xml:space="preserve">(black line), FEFF 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</w:rPr>
        <w:t>NiP</w:t>
      </w:r>
      <w:r w:rsidRPr="00CA5DBF">
        <w:rPr>
          <w:rFonts w:ascii="Times New Roman" w:eastAsia="Yu Mincho" w:hAnsi="Times New Roman" w:cs="Times New Roman"/>
          <w:color w:val="000000"/>
          <w:kern w:val="24"/>
          <w:sz w:val="18"/>
          <w:szCs w:val="18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</w:rPr>
        <w:t xml:space="preserve"> (red line), FEFF </w:t>
      </w:r>
      <w:proofErr w:type="spellStart"/>
      <w:r w:rsidRPr="00CA5DBF">
        <w:rPr>
          <w:rFonts w:ascii="Times New Roman" w:hAnsi="Times New Roman" w:cs="Times New Roman"/>
          <w:sz w:val="18"/>
          <w:szCs w:val="18"/>
        </w:rPr>
        <w:t>NiP</w:t>
      </w:r>
      <w:proofErr w:type="spellEnd"/>
      <w:r w:rsidRPr="00CA5DBF">
        <w:rPr>
          <w:rFonts w:ascii="Times New Roman" w:hAnsi="Times New Roman" w:cs="Times New Roman"/>
          <w:sz w:val="18"/>
          <w:szCs w:val="18"/>
        </w:rPr>
        <w:t xml:space="preserve"> (blue line), FEFF Ni</w:t>
      </w:r>
      <w:r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Pr="00CA5DBF">
        <w:rPr>
          <w:rFonts w:ascii="Times New Roman" w:hAnsi="Times New Roman" w:cs="Times New Roman"/>
          <w:sz w:val="18"/>
          <w:szCs w:val="18"/>
        </w:rPr>
        <w:t>P</w:t>
      </w:r>
      <w:r w:rsidRPr="00CA5DBF">
        <w:rPr>
          <w:rFonts w:ascii="Times New Roman" w:hAnsi="Times New Roman" w:cs="Times New Roman"/>
          <w:sz w:val="18"/>
          <w:szCs w:val="18"/>
          <w:vertAlign w:val="subscript"/>
        </w:rPr>
        <w:t>4</w:t>
      </w:r>
      <w:r w:rsidRPr="00CA5DBF">
        <w:rPr>
          <w:rFonts w:ascii="Times New Roman" w:hAnsi="Times New Roman" w:cs="Times New Roman"/>
          <w:sz w:val="18"/>
          <w:szCs w:val="18"/>
        </w:rPr>
        <w:t xml:space="preserve"> (pink line), FEFF Ni</w:t>
      </w:r>
      <w:r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CA5DBF">
        <w:rPr>
          <w:rFonts w:ascii="Times New Roman" w:hAnsi="Times New Roman" w:cs="Times New Roman"/>
          <w:sz w:val="18"/>
          <w:szCs w:val="18"/>
        </w:rPr>
        <w:t>P (green line), FEFF Ni</w:t>
      </w:r>
      <w:r w:rsidRPr="00CA5DBF">
        <w:rPr>
          <w:rFonts w:ascii="Times New Roman" w:hAnsi="Times New Roman" w:cs="Times New Roman"/>
          <w:sz w:val="18"/>
          <w:szCs w:val="18"/>
          <w:vertAlign w:val="subscript"/>
        </w:rPr>
        <w:t>12</w:t>
      </w:r>
      <w:r w:rsidRPr="00CA5DBF">
        <w:rPr>
          <w:rFonts w:ascii="Times New Roman" w:hAnsi="Times New Roman" w:cs="Times New Roman"/>
          <w:sz w:val="18"/>
          <w:szCs w:val="18"/>
        </w:rPr>
        <w:t>P</w:t>
      </w:r>
      <w:r w:rsidRPr="00CA5DBF">
        <w:rPr>
          <w:rFonts w:ascii="Times New Roman" w:hAnsi="Times New Roman" w:cs="Times New Roman"/>
          <w:sz w:val="18"/>
          <w:szCs w:val="18"/>
          <w:vertAlign w:val="subscript"/>
        </w:rPr>
        <w:t>5</w:t>
      </w:r>
      <w:r w:rsidRPr="00CA5DBF">
        <w:rPr>
          <w:rFonts w:ascii="Times New Roman" w:hAnsi="Times New Roman" w:cs="Times New Roman"/>
          <w:sz w:val="18"/>
          <w:szCs w:val="18"/>
        </w:rPr>
        <w:t xml:space="preserve"> (violet line), and FEFF Ni</w:t>
      </w:r>
      <w:r w:rsidRPr="00CA5DBF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Pr="00CA5DBF">
        <w:rPr>
          <w:rFonts w:ascii="Times New Roman" w:hAnsi="Times New Roman" w:cs="Times New Roman"/>
          <w:sz w:val="18"/>
          <w:szCs w:val="18"/>
        </w:rPr>
        <w:t>P (violet line) respectively.</w:t>
      </w:r>
    </w:p>
    <w:p w14:paraId="7871B4F2" w14:textId="77777777" w:rsidR="00253ABF" w:rsidRPr="00CA5DBF" w:rsidRDefault="00253ABF" w:rsidP="002A0C13">
      <w:pPr>
        <w:pStyle w:val="Textbody"/>
        <w:spacing w:line="0" w:lineRule="atLeast"/>
        <w:ind w:firstLine="0"/>
        <w:rPr>
          <w:sz w:val="18"/>
          <w:szCs w:val="18"/>
        </w:rPr>
      </w:pPr>
    </w:p>
    <w:p w14:paraId="65E446B4" w14:textId="47562AAF" w:rsidR="00332951" w:rsidRPr="00CA5DBF" w:rsidRDefault="00253ABF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  <w:r w:rsidRPr="00A5079F">
        <w:rPr>
          <w:b/>
          <w:bCs/>
          <w:sz w:val="18"/>
          <w:szCs w:val="18"/>
        </w:rPr>
        <w:t>7.</w:t>
      </w:r>
      <w:r w:rsidRPr="00CA5DBF">
        <w:rPr>
          <w:sz w:val="18"/>
          <w:szCs w:val="18"/>
        </w:rPr>
        <w:t xml:space="preserve"> </w:t>
      </w:r>
      <w:r w:rsidR="0071121F" w:rsidRPr="00CA5DBF">
        <w:rPr>
          <w:sz w:val="18"/>
          <w:szCs w:val="18"/>
        </w:rPr>
        <w:t>The secon</w:t>
      </w:r>
      <w:r w:rsidR="00112DED">
        <w:rPr>
          <w:sz w:val="18"/>
          <w:szCs w:val="18"/>
        </w:rPr>
        <w:t xml:space="preserve">d derivative peak positions of </w:t>
      </w:r>
      <w:r w:rsidR="0071121F" w:rsidRPr="00CA5DBF">
        <w:rPr>
          <w:sz w:val="18"/>
          <w:szCs w:val="18"/>
        </w:rPr>
        <w:t>Ni-P/SiO</w:t>
      </w:r>
      <w:r w:rsidR="0071121F" w:rsidRPr="00CA5DBF">
        <w:rPr>
          <w:sz w:val="18"/>
          <w:szCs w:val="18"/>
          <w:vertAlign w:val="subscript"/>
        </w:rPr>
        <w:t>2</w:t>
      </w:r>
      <w:r w:rsidR="0071121F" w:rsidRPr="00CA5DBF">
        <w:rPr>
          <w:sz w:val="18"/>
          <w:szCs w:val="18"/>
        </w:rPr>
        <w:t xml:space="preserve"> (Ni:P</w:t>
      </w:r>
      <w:r w:rsidR="005768CD">
        <w:rPr>
          <w:sz w:val="18"/>
          <w:szCs w:val="18"/>
        </w:rPr>
        <w:t xml:space="preserve"> </w:t>
      </w:r>
      <w:r w:rsidR="0071121F" w:rsidRPr="00CA5DBF">
        <w:rPr>
          <w:sz w:val="18"/>
          <w:szCs w:val="18"/>
        </w:rPr>
        <w:t>=</w:t>
      </w:r>
      <w:r w:rsidR="005768CD">
        <w:rPr>
          <w:sz w:val="18"/>
          <w:szCs w:val="18"/>
        </w:rPr>
        <w:t xml:space="preserve"> </w:t>
      </w:r>
      <w:r w:rsidR="0071121F" w:rsidRPr="00CA5DBF">
        <w:rPr>
          <w:sz w:val="18"/>
          <w:szCs w:val="18"/>
        </w:rPr>
        <w:t xml:space="preserve">3:1) XANES spectra indicated three different peak features in the spectra. </w:t>
      </w:r>
    </w:p>
    <w:p w14:paraId="1271D0F8" w14:textId="6AFDB57C" w:rsidR="00800E81" w:rsidRPr="00CA5DBF" w:rsidRDefault="00490021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  <w:r w:rsidRPr="00CA5DBF">
        <w:rPr>
          <w:b/>
          <w:bCs/>
          <w:noProof/>
          <w:sz w:val="18"/>
          <w:szCs w:val="18"/>
          <w:shd w:val="clear" w:color="auto" w:fill="FFFFFF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55680" behindDoc="0" locked="0" layoutInCell="1" allowOverlap="1" wp14:anchorId="1A69DD93" wp14:editId="173E34CC">
                <wp:simplePos x="0" y="0"/>
                <wp:positionH relativeFrom="column">
                  <wp:posOffset>233045</wp:posOffset>
                </wp:positionH>
                <wp:positionV relativeFrom="paragraph">
                  <wp:posOffset>216604</wp:posOffset>
                </wp:positionV>
                <wp:extent cx="5796280" cy="4301490"/>
                <wp:effectExtent l="0" t="0" r="0" b="3810"/>
                <wp:wrapSquare wrapText="bothSides"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96280" cy="43014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719F70B" w14:textId="0CD65454" w:rsidR="00F1547F" w:rsidRDefault="009E2DC1" w:rsidP="00B426EB">
                            <w:pPr>
                              <w:ind w:left="1800"/>
                            </w:pPr>
                            <w:r>
                              <w:object w:dxaOrig="5540" w:dyaOrig="3865" w14:anchorId="085FEE54">
                                <v:shape id="_x0000_i1053" type="#_x0000_t75" style="width:258.45pt;height:180.5pt">
                                  <v:imagedata r:id="rId79" o:title=""/>
                                </v:shape>
                                <o:OLEObject Type="Embed" ProgID="Origin50.Graph" ShapeID="_x0000_i1053" DrawAspect="Content" ObjectID="_1687007536" r:id="rId80"/>
                              </w:object>
                            </w:r>
                          </w:p>
                          <w:p w14:paraId="250BB060" w14:textId="3A4DFABE" w:rsidR="00F1547F" w:rsidRPr="00E63068" w:rsidRDefault="00F1547F" w:rsidP="0071121F">
                            <w:pPr>
                              <w:pStyle w:val="Textbody"/>
                              <w:spacing w:line="240" w:lineRule="auto"/>
                              <w:ind w:firstLine="0"/>
                              <w:rPr>
                                <w:b/>
                                <w:bCs/>
                                <w:sz w:val="18"/>
                                <w:szCs w:val="18"/>
                                <w:shd w:val="clear" w:color="auto" w:fill="FFFFFF"/>
                              </w:rPr>
                            </w:pPr>
                            <w:r w:rsidRPr="00E63068"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Fig. </w:t>
                            </w:r>
                            <w:r>
                              <w:rPr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 S7</w:t>
                            </w:r>
                            <w:r>
                              <w:rPr>
                                <w:sz w:val="18"/>
                                <w:szCs w:val="18"/>
                              </w:rPr>
                              <w:t xml:space="preserve">. </w:t>
                            </w:r>
                            <w:r w:rsidRPr="00E63068">
                              <w:rPr>
                                <w:sz w:val="18"/>
                                <w:szCs w:val="18"/>
                              </w:rPr>
                              <w:t xml:space="preserve"> Second derivative of the experimental XANES spectra of Ni-P/SiO</w:t>
                            </w:r>
                            <w:r w:rsidRPr="00E63068">
                              <w:rPr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E63068">
                              <w:rPr>
                                <w:sz w:val="18"/>
                                <w:szCs w:val="18"/>
                              </w:rPr>
                              <w:t xml:space="preserve"> (Ni:P</w:t>
                            </w:r>
                            <w:r w:rsidR="005768CD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63068">
                              <w:rPr>
                                <w:sz w:val="18"/>
                                <w:szCs w:val="18"/>
                              </w:rPr>
                              <w:t>=</w:t>
                            </w:r>
                            <w:r w:rsidR="005768CD">
                              <w:rPr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E63068">
                              <w:rPr>
                                <w:sz w:val="18"/>
                                <w:szCs w:val="18"/>
                              </w:rPr>
                              <w:t>3:1).</w:t>
                            </w:r>
                          </w:p>
                          <w:p w14:paraId="72FE68E9" w14:textId="77777777" w:rsidR="00F1547F" w:rsidRDefault="00F1547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69DD93" id="_x0000_s1043" type="#_x0000_t202" style="position:absolute;left:0;text-align:left;margin-left:18.35pt;margin-top:17.05pt;width:456.4pt;height:338.7pt;z-index:25165568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" stroked="f">
                <v:textbox>
                  <w:txbxContent>
                    <w:p w14:paraId="0719F70B" w14:textId="0CD65454" w:rsidR="00F1547F" w:rsidRDefault="009E2DC1" w:rsidP="00B426EB">
                      <w:pPr>
                        <w:ind w:left="1800"/>
                      </w:pPr>
                      <w:r>
                        <w:object w:dxaOrig="5540" w:dyaOrig="3865" w14:anchorId="085FEE54">
                          <v:shape id="_x0000_i1053" type="#_x0000_t75" style="width:258.5pt;height:180.5pt">
                            <v:imagedata r:id="rId81" o:title=""/>
                          </v:shape>
                          <o:OLEObject Type="Embed" ProgID="Origin50.Graph" ShapeID="_x0000_i1053" DrawAspect="Content" ObjectID="_1687007333" r:id="rId82"/>
                        </w:object>
                      </w:r>
                    </w:p>
                    <w:p w14:paraId="250BB060" w14:textId="3A4DFABE" w:rsidR="00F1547F" w:rsidRPr="00E63068" w:rsidRDefault="00F1547F" w:rsidP="0071121F">
                      <w:pPr>
                        <w:pStyle w:val="Textbody"/>
                        <w:spacing w:line="240" w:lineRule="auto"/>
                        <w:ind w:firstLine="0"/>
                        <w:rPr>
                          <w:b/>
                          <w:bCs/>
                          <w:sz w:val="18"/>
                          <w:szCs w:val="18"/>
                          <w:shd w:val="clear" w:color="auto" w:fill="FFFFFF"/>
                        </w:rPr>
                      </w:pPr>
                      <w:r w:rsidRPr="00E63068">
                        <w:rPr>
                          <w:b/>
                          <w:bCs/>
                          <w:sz w:val="18"/>
                          <w:szCs w:val="18"/>
                        </w:rPr>
                        <w:t xml:space="preserve">Fig. </w:t>
                      </w:r>
                      <w:r>
                        <w:rPr>
                          <w:b/>
                          <w:bCs/>
                          <w:sz w:val="18"/>
                          <w:szCs w:val="18"/>
                        </w:rPr>
                        <w:t xml:space="preserve"> S7</w:t>
                      </w:r>
                      <w:r>
                        <w:rPr>
                          <w:sz w:val="18"/>
                          <w:szCs w:val="18"/>
                        </w:rPr>
                        <w:t xml:space="preserve">. </w:t>
                      </w:r>
                      <w:r w:rsidRPr="00E63068">
                        <w:rPr>
                          <w:sz w:val="18"/>
                          <w:szCs w:val="18"/>
                        </w:rPr>
                        <w:t xml:space="preserve"> Second derivative of the experimental XANES spectra of Ni-P/SiO</w:t>
                      </w:r>
                      <w:r w:rsidRPr="00E63068">
                        <w:rPr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E63068">
                        <w:rPr>
                          <w:sz w:val="18"/>
                          <w:szCs w:val="18"/>
                        </w:rPr>
                        <w:t xml:space="preserve"> (Ni:P</w:t>
                      </w:r>
                      <w:r w:rsidR="005768CD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E63068">
                        <w:rPr>
                          <w:sz w:val="18"/>
                          <w:szCs w:val="18"/>
                        </w:rPr>
                        <w:t>=</w:t>
                      </w:r>
                      <w:r w:rsidR="005768CD">
                        <w:rPr>
                          <w:sz w:val="18"/>
                          <w:szCs w:val="18"/>
                        </w:rPr>
                        <w:t xml:space="preserve"> </w:t>
                      </w:r>
                      <w:r w:rsidRPr="00E63068">
                        <w:rPr>
                          <w:sz w:val="18"/>
                          <w:szCs w:val="18"/>
                        </w:rPr>
                        <w:t>3:1).</w:t>
                      </w:r>
                    </w:p>
                    <w:p w14:paraId="72FE68E9" w14:textId="77777777" w:rsidR="00F1547F" w:rsidRDefault="00F1547F"/>
                  </w:txbxContent>
                </v:textbox>
                <w10:wrap type="square"/>
              </v:shape>
            </w:pict>
          </mc:Fallback>
        </mc:AlternateContent>
      </w:r>
    </w:p>
    <w:p w14:paraId="7096FAEC" w14:textId="43172BF2" w:rsidR="001508B6" w:rsidRDefault="001508B6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</w:p>
    <w:p w14:paraId="1C2A989B" w14:textId="5089AAC0" w:rsidR="00332951" w:rsidRPr="00CA5DBF" w:rsidRDefault="00332951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</w:p>
    <w:p w14:paraId="4798D8F4" w14:textId="4C68627D" w:rsidR="00332951" w:rsidRPr="00CA5DBF" w:rsidRDefault="00350343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  <w:r w:rsidRPr="00CA5DBF">
        <w:rPr>
          <w:b/>
          <w:noProof/>
          <w:color w:val="000000" w:themeColor="text1"/>
          <w:sz w:val="18"/>
          <w:szCs w:val="18"/>
          <w:shd w:val="clear" w:color="auto" w:fill="FFFFFF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52608" behindDoc="1" locked="0" layoutInCell="1" allowOverlap="1" wp14:anchorId="7C25FA6C" wp14:editId="136ED1C9">
                <wp:simplePos x="0" y="0"/>
                <wp:positionH relativeFrom="column">
                  <wp:posOffset>-101600</wp:posOffset>
                </wp:positionH>
                <wp:positionV relativeFrom="paragraph">
                  <wp:posOffset>239395</wp:posOffset>
                </wp:positionV>
                <wp:extent cx="6649085" cy="3743325"/>
                <wp:effectExtent l="0" t="0" r="0" b="9525"/>
                <wp:wrapTight wrapText="bothSides">
                  <wp:wrapPolygon edited="0">
                    <wp:start x="0" y="0"/>
                    <wp:lineTo x="0" y="21545"/>
                    <wp:lineTo x="21536" y="21545"/>
                    <wp:lineTo x="21536" y="0"/>
                    <wp:lineTo x="0" y="0"/>
                  </wp:wrapPolygon>
                </wp:wrapTight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649085" cy="3743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968782" w14:textId="77777777" w:rsidR="00350343" w:rsidRPr="001508B6" w:rsidRDefault="00350343" w:rsidP="00350343">
                            <w:pPr>
                              <w:pStyle w:val="Textbody"/>
                              <w:spacing w:line="0" w:lineRule="atLeast"/>
                              <w:ind w:firstLine="0"/>
                              <w:rPr>
                                <w:b/>
                                <w:bCs/>
                                <w:sz w:val="18"/>
                                <w:szCs w:val="18"/>
                                <w:shd w:val="clear" w:color="auto" w:fill="FFFFFF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18"/>
                                <w:szCs w:val="18"/>
                                <w:shd w:val="clear" w:color="auto" w:fill="FFFFFF"/>
                              </w:rPr>
                              <w:t>Table S1</w:t>
                            </w:r>
                          </w:p>
                          <w:p w14:paraId="017956BD" w14:textId="55AC6584" w:rsidR="00F1547F" w:rsidRDefault="00350343" w:rsidP="00332951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shd w:val="clear" w:color="auto" w:fill="FFFFFF"/>
                              </w:rPr>
                            </w:pPr>
                            <w:r w:rsidRPr="00350343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shd w:val="clear" w:color="auto" w:fill="FFFFFF"/>
                              </w:rPr>
                              <w:t>Previous curve fitting results of the Ni K-edge EXAFS spectra for the Ni</w:t>
                            </w:r>
                            <w:r w:rsidRPr="00350343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shd w:val="clear" w:color="auto" w:fill="FFFFFF"/>
                                <w:vertAlign w:val="subscript"/>
                              </w:rPr>
                              <w:t>2</w:t>
                            </w:r>
                            <w:r w:rsidRPr="00350343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  <w:shd w:val="clear" w:color="auto" w:fill="FFFFFF"/>
                              </w:rPr>
                              <w:t>P reference and different samples with initial Ni:P ratios of 1:1, 2:1, and 3:1.</w:t>
                            </w:r>
                          </w:p>
                          <w:tbl>
                            <w:tblPr>
                              <w:tblStyle w:val="TableGrid1"/>
                              <w:tblW w:w="10098" w:type="dxa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ayout w:type="fixed"/>
                              <w:tblLook w:val="04A0" w:firstRow="1" w:lastRow="0" w:firstColumn="1" w:lastColumn="0" w:noHBand="0" w:noVBand="1"/>
                            </w:tblPr>
                            <w:tblGrid>
                              <w:gridCol w:w="270"/>
                              <w:gridCol w:w="1080"/>
                              <w:gridCol w:w="270"/>
                              <w:gridCol w:w="270"/>
                              <w:gridCol w:w="900"/>
                              <w:gridCol w:w="1080"/>
                              <w:gridCol w:w="810"/>
                              <w:gridCol w:w="720"/>
                              <w:gridCol w:w="270"/>
                              <w:gridCol w:w="908"/>
                              <w:gridCol w:w="1076"/>
                              <w:gridCol w:w="806"/>
                              <w:gridCol w:w="845"/>
                              <w:gridCol w:w="793"/>
                            </w:tblGrid>
                            <w:tr w:rsidR="00F1547F" w:rsidRPr="00B4437A" w14:paraId="597A349F" w14:textId="77777777" w:rsidTr="00A30849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vMerge w:val="restart"/>
                                  <w:tcBorders>
                                    <w:top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270140FE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Samples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58296DA6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762709D1" w14:textId="7800F7A5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510" w:type="dxa"/>
                                  <w:gridSpan w:val="4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52B08F72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Ni-Ni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5A7BFC07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635" w:type="dxa"/>
                                  <w:gridSpan w:val="4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61807CCC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Ni-P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vMerge w:val="restart"/>
                                  <w:tcBorders>
                                    <w:top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1940794D" w14:textId="08E00ED1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R</w:t>
                                  </w:r>
                                  <w:r w:rsidR="009A2D1B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(</w:t>
                                  </w: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%</w:t>
                                  </w:r>
                                  <w:r w:rsidR="009A2D1B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)</w:t>
                                  </w:r>
                                  <w:r w:rsidR="009A2D1B" w:rsidRPr="009A2D1B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  <w:vertAlign w:val="superscript"/>
                                    </w:rPr>
                                    <w:t>a</w:t>
                                  </w:r>
                                </w:p>
                              </w:tc>
                            </w:tr>
                            <w:tr w:rsidR="00F1547F" w:rsidRPr="00B4437A" w14:paraId="1FB5A9B9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404193B3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35FA5ABB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2ECC0EFF" w14:textId="48606B1F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656825B9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CN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677C2949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R (Å)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2148B1C2" w14:textId="1C07F031" w:rsidR="00F1547F" w:rsidRPr="005143F4" w:rsidRDefault="00315F36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eastAsia="Times New Roman" w:hAnsi="Cambria Math" w:cs="Times New Roman"/>
                                              <w:b/>
                                              <w:bCs/>
                                              <w:i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σ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 w:cs="Times New Roman"/>
                                          <w:color w:val="FF0000"/>
                                          <w:sz w:val="20"/>
                                          <w:szCs w:val="20"/>
                                        </w:rPr>
                                        <m:t>(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eastAsia="Times New Roman" w:hAnsi="Cambria Math" w:cs="Times New Roman"/>
                                              <w:b/>
                                              <w:bCs/>
                                              <w:i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Å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 w:cs="Times New Roman"/>
                                          <w:color w:val="FF0000"/>
                                          <w:sz w:val="20"/>
                                          <w:szCs w:val="20"/>
                                        </w:rPr>
                                        <m:t>)</m:t>
                                      </m:r>
                                    </m:oMath>
                                  </m:oMathPara>
                                </w:p>
                              </w:tc>
                              <w:tc>
                                <w:tcPr>
                                  <w:tcW w:w="720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7CD829F4" w14:textId="374BC27D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 w:cs="Times New Roman"/>
                                          <w:color w:val="000000"/>
                                          <w:sz w:val="20"/>
                                          <w:szCs w:val="20"/>
                                        </w:rPr>
                                        <m:t>∆E (eV)</m:t>
                                      </m:r>
                                    </m:oMath>
                                  </m:oMathPara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0BCE649D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07F68EF7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CN</w:t>
                                  </w:r>
                                </w:p>
                              </w:tc>
                              <w:tc>
                                <w:tcPr>
                                  <w:tcW w:w="1076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18D7487D" w14:textId="7777777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A30849"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  <w:t>R (Å)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1604A413" w14:textId="774249FB" w:rsidR="00F1547F" w:rsidRPr="005143F4" w:rsidRDefault="00315F36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eastAsia="Times New Roman" w:hAnsi="Cambria Math" w:cs="Times New Roman"/>
                                              <w:b/>
                                              <w:bCs/>
                                              <w:i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σ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 w:cs="Times New Roman"/>
                                          <w:color w:val="FF0000"/>
                                          <w:sz w:val="20"/>
                                          <w:szCs w:val="20"/>
                                        </w:rPr>
                                        <m:t>(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eastAsia="Times New Roman" w:hAnsi="Cambria Math" w:cs="Times New Roman"/>
                                              <w:b/>
                                              <w:bCs/>
                                              <w:i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Å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eastAsia="Times New Roman" w:hAnsi="Cambria Math" w:cs="Times New Roman"/>
                                              <w:color w:val="FF0000"/>
                                              <w:sz w:val="20"/>
                                              <w:szCs w:val="20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 w:cs="Times New Roman"/>
                                          <w:color w:val="FF0000"/>
                                          <w:sz w:val="20"/>
                                          <w:szCs w:val="20"/>
                                        </w:rPr>
                                        <m:t>)</m:t>
                                      </m:r>
                                    </m:oMath>
                                  </m:oMathPara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4B173D60" w14:textId="5372D0E7" w:rsidR="00F1547F" w:rsidRPr="00A30849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b/>
                                      <w:bCs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eastAsia="Times New Roman" w:hAnsi="Cambria Math" w:cs="Times New Roman"/>
                                          <w:color w:val="000000"/>
                                          <w:sz w:val="20"/>
                                          <w:szCs w:val="20"/>
                                        </w:rPr>
                                        <m:t>∆E (eV)</m:t>
                                      </m:r>
                                    </m:oMath>
                                  </m:oMathPara>
                                </w:p>
                              </w:tc>
                              <w:tc>
                                <w:tcPr>
                                  <w:tcW w:w="793" w:type="dxa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  <w:vAlign w:val="center"/>
                                </w:tcPr>
                                <w:p w14:paraId="559A68DC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</w:tr>
                            <w:tr w:rsidR="00F1547F" w:rsidRPr="00B4437A" w14:paraId="160258B2" w14:textId="77777777" w:rsidTr="00F81893">
                              <w:trPr>
                                <w:trHeight w:val="288"/>
                              </w:trPr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</w:tcPr>
                                <w:p w14:paraId="63E70435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828" w:type="dxa"/>
                                  <w:gridSpan w:val="13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73CE3F8" w14:textId="607782EF" w:rsidR="00F1547F" w:rsidRPr="005143F4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Fresh samples</w:t>
                                  </w:r>
                                </w:p>
                              </w:tc>
                            </w:tr>
                            <w:tr w:rsidR="00F1547F" w:rsidRPr="00B4437A" w14:paraId="157DF6BE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3114F98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</w:t>
                                  </w: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  <w:vertAlign w:val="subscript"/>
                                    </w:rPr>
                                    <w:t>2</w:t>
                                  </w: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P ref.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0391BC5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A277D7D" w14:textId="309948FC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58062D9A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0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iCs/>
                                      <w:color w:val="000000"/>
                                      <w:sz w:val="20"/>
                                      <w:szCs w:val="20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iCs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00105D44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62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2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0ED6B7E6" w14:textId="7EA5F9F6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84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5E599CE4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5.4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2EE4B00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6413AE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1.0±0.3</w:t>
                                  </w:r>
                                </w:p>
                              </w:tc>
                              <w:tc>
                                <w:tcPr>
                                  <w:tcW w:w="1076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5F7DAB9F" w14:textId="77777777" w:rsidR="00F1547F" w:rsidRPr="00B4437A" w:rsidRDefault="00F1547F" w:rsidP="00332951">
                                  <w:pP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21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32DEEB1" w14:textId="5A8DB04D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50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442AE6C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5.1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3CE4181D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5</w:t>
                                  </w:r>
                                </w:p>
                              </w:tc>
                            </w:tr>
                            <w:tr w:rsidR="00F1547F" w:rsidRPr="00B4437A" w14:paraId="6277D200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vAlign w:val="center"/>
                                </w:tcPr>
                                <w:p w14:paraId="1C6F813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-P(1:1, 0h)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</w:tcPr>
                                <w:p w14:paraId="569791D5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7CBCB234" w14:textId="08F2684A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vAlign w:val="center"/>
                                </w:tcPr>
                                <w:p w14:paraId="6E0D80EE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6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6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vAlign w:val="center"/>
                                </w:tcPr>
                                <w:p w14:paraId="1718170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62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2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vAlign w:val="center"/>
                                </w:tcPr>
                                <w:p w14:paraId="12386F64" w14:textId="4C4BDB62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72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vAlign w:val="center"/>
                                </w:tcPr>
                                <w:p w14:paraId="1A160EDF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.4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5B4535AF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vAlign w:val="center"/>
                                </w:tcPr>
                                <w:p w14:paraId="09296F04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1.3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3</w:t>
                                  </w:r>
                                </w:p>
                              </w:tc>
                              <w:tc>
                                <w:tcPr>
                                  <w:tcW w:w="1076" w:type="dxa"/>
                                  <w:vAlign w:val="center"/>
                                </w:tcPr>
                                <w:p w14:paraId="1594AA4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19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vAlign w:val="center"/>
                                </w:tcPr>
                                <w:p w14:paraId="0354ED4A" w14:textId="79D8DC8F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65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vAlign w:val="center"/>
                                </w:tcPr>
                                <w:p w14:paraId="6C1FE9A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7.5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vAlign w:val="center"/>
                                </w:tcPr>
                                <w:p w14:paraId="1F53873C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3</w:t>
                                  </w:r>
                                </w:p>
                              </w:tc>
                            </w:tr>
                            <w:tr w:rsidR="00F1547F" w:rsidRPr="00B4437A" w14:paraId="0C2F3309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vAlign w:val="center"/>
                                </w:tcPr>
                                <w:p w14:paraId="29C0359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-P(2:1, 0h)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</w:tcPr>
                                <w:p w14:paraId="349B7DE0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4DD50220" w14:textId="0FC28601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vAlign w:val="center"/>
                                </w:tcPr>
                                <w:p w14:paraId="7FBF73C4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2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vAlign w:val="center"/>
                                </w:tcPr>
                                <w:p w14:paraId="6EC926DA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52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2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vAlign w:val="center"/>
                                </w:tcPr>
                                <w:p w14:paraId="35E474C1" w14:textId="39D73AAD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86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vAlign w:val="center"/>
                                </w:tcPr>
                                <w:p w14:paraId="185FD7D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1.1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2FE7669C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vAlign w:val="center"/>
                                </w:tcPr>
                                <w:p w14:paraId="5B5847E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6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076" w:type="dxa"/>
                                  <w:vAlign w:val="center"/>
                                </w:tcPr>
                                <w:p w14:paraId="64CB9C4B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18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vAlign w:val="center"/>
                                </w:tcPr>
                                <w:p w14:paraId="7237E39A" w14:textId="2177EC36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12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vAlign w:val="center"/>
                                </w:tcPr>
                                <w:p w14:paraId="65237C8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7.3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vAlign w:val="center"/>
                                </w:tcPr>
                                <w:p w14:paraId="1D6D7BB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1</w:t>
                                  </w:r>
                                </w:p>
                              </w:tc>
                            </w:tr>
                            <w:tr w:rsidR="00F1547F" w:rsidRPr="00B4437A" w14:paraId="6DB071E4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9C58BCE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-P(3:1, 0h)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90FEC3A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A9125C4" w14:textId="4C38C5FA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D62B86E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6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0.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9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3F4A20EA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45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2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9DD7964" w14:textId="210A27B8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134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086B6A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7.2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B1965BB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8607A9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0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0.5</m:t>
                                    </m:r>
                                  </m:oMath>
                                </w:p>
                              </w:tc>
                              <w:tc>
                                <w:tcPr>
                                  <w:tcW w:w="1076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84BF3E1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28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4D7F6B4" w14:textId="41D252EC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193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3C20038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3.6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333404FF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5</w:t>
                                  </w:r>
                                </w:p>
                              </w:tc>
                            </w:tr>
                            <w:tr w:rsidR="00F1547F" w:rsidRPr="00B4437A" w14:paraId="2C0A0DEE" w14:textId="77777777" w:rsidTr="00F81893">
                              <w:trPr>
                                <w:trHeight w:val="288"/>
                              </w:trPr>
                              <w:tc>
                                <w:tcPr>
                                  <w:tcW w:w="270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</w:tcPr>
                                <w:p w14:paraId="43C5D22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828" w:type="dxa"/>
                                  <w:gridSpan w:val="13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50E2E11" w14:textId="32E62FD5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Spent samples</w:t>
                                  </w:r>
                                </w:p>
                              </w:tc>
                            </w:tr>
                            <w:tr w:rsidR="00F1547F" w:rsidRPr="00B4437A" w14:paraId="1447B011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vAlign w:val="center"/>
                                </w:tcPr>
                                <w:p w14:paraId="18C52F71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-P(1:1, 3h)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</w:tcPr>
                                <w:p w14:paraId="224D27B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5FB9BC91" w14:textId="171BD87E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vAlign w:val="center"/>
                                </w:tcPr>
                                <w:p w14:paraId="7384018E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5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8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vAlign w:val="center"/>
                                </w:tcPr>
                                <w:p w14:paraId="2A3CA098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62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3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vAlign w:val="center"/>
                                </w:tcPr>
                                <w:p w14:paraId="72E9B25E" w14:textId="2AC596A8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67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vAlign w:val="center"/>
                                </w:tcPr>
                                <w:p w14:paraId="0A6CC779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.5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0A2D223C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vAlign w:val="center"/>
                                </w:tcPr>
                                <w:p w14:paraId="008710E5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1.5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5</w:t>
                                  </w:r>
                                </w:p>
                              </w:tc>
                              <w:tc>
                                <w:tcPr>
                                  <w:tcW w:w="1076" w:type="dxa"/>
                                  <w:vAlign w:val="center"/>
                                </w:tcPr>
                                <w:p w14:paraId="589FE467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1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8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vAlign w:val="center"/>
                                </w:tcPr>
                                <w:p w14:paraId="090A1AA4" w14:textId="43660D2E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70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vAlign w:val="center"/>
                                </w:tcPr>
                                <w:p w14:paraId="63ACAEA3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9.8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vAlign w:val="center"/>
                                </w:tcPr>
                                <w:p w14:paraId="72B491BB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5</w:t>
                                  </w:r>
                                </w:p>
                              </w:tc>
                            </w:tr>
                            <w:tr w:rsidR="00F1547F" w:rsidRPr="00B4437A" w14:paraId="17819C74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vAlign w:val="center"/>
                                </w:tcPr>
                                <w:p w14:paraId="1D3A3CD7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-P(2:1, 3h)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</w:tcPr>
                                <w:p w14:paraId="58F43787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5E3CD494" w14:textId="04F8D446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vAlign w:val="center"/>
                                </w:tcPr>
                                <w:p w14:paraId="5EB40EC0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3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1080" w:type="dxa"/>
                                  <w:vAlign w:val="center"/>
                                </w:tcPr>
                                <w:p w14:paraId="3CA6C58D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53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3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vAlign w:val="center"/>
                                </w:tcPr>
                                <w:p w14:paraId="64F577FB" w14:textId="69B74F1A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90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vAlign w:val="center"/>
                                </w:tcPr>
                                <w:p w14:paraId="3808B625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0.7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vAlign w:val="center"/>
                                </w:tcPr>
                                <w:p w14:paraId="41407ABD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vAlign w:val="center"/>
                                </w:tcPr>
                                <w:p w14:paraId="61B18192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7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3</w:t>
                                  </w:r>
                                </w:p>
                              </w:tc>
                              <w:tc>
                                <w:tcPr>
                                  <w:tcW w:w="1076" w:type="dxa"/>
                                  <w:vAlign w:val="center"/>
                                </w:tcPr>
                                <w:p w14:paraId="71C4A0DE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17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vAlign w:val="center"/>
                                </w:tcPr>
                                <w:p w14:paraId="1F5C54E5" w14:textId="3D7FB99E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033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vAlign w:val="center"/>
                                </w:tcPr>
                                <w:p w14:paraId="34318C91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8.8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vAlign w:val="center"/>
                                </w:tcPr>
                                <w:p w14:paraId="6BEA5311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3</w:t>
                                  </w:r>
                                </w:p>
                              </w:tc>
                            </w:tr>
                            <w:tr w:rsidR="00F1547F" w:rsidRPr="00B4437A" w14:paraId="66F20EDF" w14:textId="77777777" w:rsidTr="00727FDA">
                              <w:trPr>
                                <w:trHeight w:val="288"/>
                              </w:trPr>
                              <w:tc>
                                <w:tcPr>
                                  <w:tcW w:w="1350" w:type="dxa"/>
                                  <w:gridSpan w:val="2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25BC98F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Ni-P(3:1, 3h)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0D59D935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6504E5C" w14:textId="2C03156E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1DB1058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4.6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1.0</m:t>
                                    </m:r>
                                  </m:oMath>
                                </w:p>
                              </w:tc>
                              <w:tc>
                                <w:tcPr>
                                  <w:tcW w:w="108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4C0EA941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46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2</w:t>
                                  </w:r>
                                </w:p>
                              </w:tc>
                              <w:tc>
                                <w:tcPr>
                                  <w:tcW w:w="81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97FFFAD" w14:textId="3F5483D9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136</w:t>
                                  </w:r>
                                </w:p>
                              </w:tc>
                              <w:tc>
                                <w:tcPr>
                                  <w:tcW w:w="72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E807140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6.6</w:t>
                                  </w:r>
                                </w:p>
                              </w:tc>
                              <w:tc>
                                <w:tcPr>
                                  <w:tcW w:w="270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5085A98C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908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32C63F18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1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0.6</m:t>
                                    </m:r>
                                  </m:oMath>
                                </w:p>
                              </w:tc>
                              <w:tc>
                                <w:tcPr>
                                  <w:tcW w:w="1076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A6F5062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2.28</w:t>
                                  </w:r>
                                  <m:oMath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color w:val="000000"/>
                                        <w:sz w:val="20"/>
                                        <w:szCs w:val="20"/>
                                      </w:rPr>
                                      <m:t>±</m:t>
                                    </m:r>
                                  </m:oMath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806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B6BC98C" w14:textId="09452D8D" w:rsidR="00F1547F" w:rsidRPr="005143F4" w:rsidRDefault="00727FDA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</w:pPr>
                                  <w:r w:rsidRPr="005143F4">
                                    <w:rPr>
                                      <w:rFonts w:ascii="Times New Roman" w:eastAsia="Times New Roman" w:hAnsi="Times New Roman" w:cs="Times New Roman"/>
                                      <w:color w:val="FF0000"/>
                                      <w:sz w:val="20"/>
                                      <w:szCs w:val="20"/>
                                    </w:rPr>
                                    <w:t>0.017</w:t>
                                  </w:r>
                                </w:p>
                              </w:tc>
                              <w:tc>
                                <w:tcPr>
                                  <w:tcW w:w="845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11FC2C6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-2.3</w:t>
                                  </w:r>
                                </w:p>
                              </w:tc>
                              <w:tc>
                                <w:tcPr>
                                  <w:tcW w:w="793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A7FE147" w14:textId="77777777" w:rsidR="00F1547F" w:rsidRPr="00B4437A" w:rsidRDefault="00F1547F" w:rsidP="00332951">
                                  <w:pPr>
                                    <w:jc w:val="center"/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</w:pPr>
                                  <w:r w:rsidRPr="00B4437A">
                                    <w:rPr>
                                      <w:rFonts w:ascii="Times New Roman" w:eastAsia="Times New Roman" w:hAnsi="Times New Roman" w:cs="Times New Roman"/>
                                      <w:color w:val="000000"/>
                                      <w:sz w:val="20"/>
                                      <w:szCs w:val="20"/>
                                    </w:rPr>
                                    <w:t>0.4</w:t>
                                  </w:r>
                                </w:p>
                              </w:tc>
                            </w:tr>
                          </w:tbl>
                          <w:p w14:paraId="4AED519E" w14:textId="77777777" w:rsidR="00F1547F" w:rsidRPr="00C77FF4" w:rsidRDefault="00F1547F" w:rsidP="00C77FF4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0" w:lineRule="atLeast"/>
                              <w:jc w:val="both"/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</w:pPr>
                            <w:r w:rsidRPr="00C77FF4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Ref.: 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begin" w:fldLock="1"/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instrText xml:space="preserve">ADDIN Mendeley Bibliography CSL_BIBLIOGRAPHY </w:instrTex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 xml:space="preserve">Al Rashid, M. H. 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16"/>
                                <w:szCs w:val="16"/>
                              </w:rPr>
                              <w:t>et al.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 xml:space="preserve"> Active Phase Structure of the SiO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  <w:vertAlign w:val="subscript"/>
                              </w:rPr>
                              <w:t>2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 xml:space="preserve">-supported Nickel Phosphide Catalysts for Non-oxidative Coupling of Methane (NOCM) Reactions. 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i/>
                                <w:iCs/>
                                <w:noProof/>
                                <w:sz w:val="16"/>
                                <w:szCs w:val="16"/>
                              </w:rPr>
                              <w:t>e-Journal Surf. Sci. Nanotechnol.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 xml:space="preserve"> 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16"/>
                                <w:szCs w:val="16"/>
                              </w:rPr>
                              <w:t>18</w:t>
                            </w:r>
                            <w:r w:rsidRPr="00C77FF4">
                              <w:rPr>
                                <w:rFonts w:ascii="Times New Roman" w:hAnsi="Times New Roman" w:cs="Times New Roman"/>
                                <w:noProof/>
                                <w:sz w:val="16"/>
                                <w:szCs w:val="16"/>
                              </w:rPr>
                              <w:t>, 24–27 (2020).</w:t>
                            </w:r>
                          </w:p>
                          <w:p w14:paraId="2625CAC4" w14:textId="11B94A31" w:rsidR="009A2D1B" w:rsidRDefault="00F1547F" w:rsidP="009A2D1B">
                            <w:pPr>
                              <w:jc w:val="both"/>
                              <w:rPr>
                                <w:rFonts w:ascii="Times New Roman" w:eastAsia="Yu Mincho" w:hAnsi="Times New Roman" w:cs="Times New Roman"/>
                                <w:sz w:val="24"/>
                                <w:szCs w:val="24"/>
                                <w:vertAlign w:val="subscript"/>
                              </w:rPr>
                            </w:pPr>
                            <w:r w:rsidRPr="00C77FF4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fldChar w:fldCharType="end"/>
                            </w:r>
                            <w:r w:rsidR="009A2D1B" w:rsidRPr="009A2D1B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  <w:vertAlign w:val="superscript"/>
                              </w:rPr>
                              <w:t>a</w:t>
                            </w:r>
                            <w:r w:rsidR="009A2D1B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  </w:t>
                            </w:r>
                            <m:oMath>
                              <m:r>
                                <w:rPr>
                                  <w:rFonts w:ascii="Cambria Math" w:eastAsia="Yu Mincho" w:hAnsi="Cambria Math" w:cs="Times New Roman"/>
                                  <w:sz w:val="20"/>
                                  <w:szCs w:val="20"/>
                                  <w:vertAlign w:val="subscript"/>
                                </w:rPr>
                                <m:t>R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Yu Mincho" w:hAnsi="Cambria Math" w:cs="Times New Roman"/>
                                      <w:i/>
                                      <w:sz w:val="20"/>
                                      <w:szCs w:val="20"/>
                                      <w:vertAlign w:val="subscript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Yu Mincho" w:hAnsi="Cambria Math" w:cs="Times New Roman"/>
                                      <w:sz w:val="20"/>
                                      <w:szCs w:val="20"/>
                                      <w:vertAlign w:val="subscript"/>
                                    </w:rPr>
                                    <m:t>%</m:t>
                                  </m:r>
                                </m:e>
                              </m:d>
                              <m:r>
                                <w:rPr>
                                  <w:rFonts w:ascii="Cambria Math" w:eastAsia="Yu Mincho" w:hAnsi="Cambria Math" w:cs="Times New Roman"/>
                                  <w:sz w:val="20"/>
                                  <w:szCs w:val="20"/>
                                  <w:vertAlign w:val="subscript"/>
                                </w:rPr>
                                <m:t>=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="Yu Mincho" w:hAnsi="Cambria Math" w:cs="Times New Roman"/>
                                      <w:i/>
                                      <w:sz w:val="20"/>
                                      <w:szCs w:val="20"/>
                                      <w:vertAlign w:val="subscript"/>
                                    </w:rPr>
                                  </m:ctrlPr>
                                </m:fPr>
                                <m:num>
                                  <m:sSup>
                                    <m:sSupPr>
                                      <m:ctrlPr>
                                        <w:rPr>
                                          <w:rFonts w:ascii="Cambria Math" w:eastAsia="Yu Mincho" w:hAnsi="Cambria Math" w:cs="Times New Roman"/>
                                          <w:i/>
                                          <w:sz w:val="20"/>
                                          <w:szCs w:val="20"/>
                                          <w:vertAlign w:val="subscript"/>
                                        </w:rPr>
                                      </m:ctrlPr>
                                    </m:sSup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Yu Mincho" w:hAnsi="Cambria Math" w:cs="Times New Roman"/>
                                              <w:i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  <m:t>Σ</m:t>
                                          </m:r>
                                          <m:ctrlP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="Yu Mincho" w:hAnsi="Cambria Math" w:cs="Times New Roman"/>
                                          <w:sz w:val="20"/>
                                          <w:szCs w:val="20"/>
                                          <w:vertAlign w:val="subscript"/>
                                        </w:rPr>
                                        <m:t xml:space="preserve"> </m:t>
                                      </m:r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Yu Mincho" w:hAnsi="Cambria Math" w:cs="Times New Roman"/>
                                              <w:i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</m:ctrlPr>
                                        </m:d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eastAsia="Yu Mincho" w:hAnsi="Cambria Math" w:cs="Times New Roman"/>
                                                  <w:i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eastAsia="Yu Mincho" w:hAnsi="Cambria Math" w:cs="Times New Roman"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  <m:t>χ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eastAsia="Yu Mincho" w:hAnsi="Cambria Math" w:cs="Times New Roman"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  <m:t>cal</m:t>
                                              </m:r>
                                            </m:sub>
                                          </m:sSub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eastAsia="Yu Mincho" w:hAnsi="Cambria Math" w:cs="Times New Roman"/>
                                                  <w:i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eastAsia="Yu Mincho" w:hAnsi="Cambria Math" w:cs="Times New Roman"/>
                                                      <w:i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eastAsia="Yu Mincho" w:hAnsi="Cambria Math" w:cs="Times New Roman"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  <m:t>k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eastAsia="Yu Mincho" w:hAnsi="Cambria Math" w:cs="Times New Roman"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  <m:t>i</m:t>
                                                  </m:r>
                                                </m:sub>
                                              </m:sSub>
                                            </m:e>
                                          </m:d>
                                          <m: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  <m:t>-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eastAsia="Yu Mincho" w:hAnsi="Cambria Math" w:cs="Times New Roman"/>
                                                  <w:i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eastAsia="Yu Mincho" w:hAnsi="Cambria Math" w:cs="Times New Roman"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  <m:t>χ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eastAsia="Yu Mincho" w:hAnsi="Cambria Math" w:cs="Times New Roman"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  <m:t>obs</m:t>
                                              </m:r>
                                            </m:sub>
                                          </m:sSub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eastAsia="Yu Mincho" w:hAnsi="Cambria Math" w:cs="Times New Roman"/>
                                                  <w:i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eastAsia="Yu Mincho" w:hAnsi="Cambria Math" w:cs="Times New Roman"/>
                                                      <w:i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eastAsia="Yu Mincho" w:hAnsi="Cambria Math" w:cs="Times New Roman"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  <m:t>k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eastAsia="Yu Mincho" w:hAnsi="Cambria Math" w:cs="Times New Roman"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  <m:t>i</m:t>
                                                  </m:r>
                                                </m:sub>
                                              </m:sSub>
                                            </m:e>
                                          </m:d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Yu Mincho" w:hAnsi="Cambria Math" w:cs="Times New Roman"/>
                                          <w:sz w:val="20"/>
                                          <w:szCs w:val="20"/>
                                          <w:vertAlign w:val="subscript"/>
                                        </w:rPr>
                                        <m:t>2</m:t>
                                      </m:r>
                                    </m:sup>
                                  </m:sSup>
                                </m:num>
                                <m:den>
                                  <m:sSup>
                                    <m:sSupPr>
                                      <m:ctrlPr>
                                        <w:rPr>
                                          <w:rFonts w:ascii="Cambria Math" w:eastAsia="Yu Mincho" w:hAnsi="Cambria Math" w:cs="Times New Roman"/>
                                          <w:i/>
                                          <w:sz w:val="20"/>
                                          <w:szCs w:val="20"/>
                                          <w:vertAlign w:val="subscript"/>
                                        </w:rPr>
                                      </m:ctrlPr>
                                    </m:sSup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="Yu Mincho" w:hAnsi="Cambria Math" w:cs="Times New Roman"/>
                                              <w:i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  <m:t>Σ</m:t>
                                          </m:r>
                                          <m:ctrlP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="Yu Mincho" w:hAnsi="Cambria Math" w:cs="Times New Roman"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="Yu Mincho" w:hAnsi="Cambria Math" w:cs="Times New Roman"/>
                                          <w:sz w:val="20"/>
                                          <w:szCs w:val="20"/>
                                          <w:vertAlign w:val="subscript"/>
                                        </w:rPr>
                                        <m:t xml:space="preserve"> </m:t>
                                      </m:r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eastAsia="Yu Mincho" w:hAnsi="Cambria Math" w:cs="Times New Roman"/>
                                              <w:i/>
                                              <w:sz w:val="20"/>
                                              <w:szCs w:val="20"/>
                                              <w:vertAlign w:val="subscript"/>
                                            </w:rPr>
                                          </m:ctrlPr>
                                        </m:d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eastAsia="Yu Mincho" w:hAnsi="Cambria Math" w:cs="Times New Roman"/>
                                                  <w:i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eastAsia="Yu Mincho" w:hAnsi="Cambria Math" w:cs="Times New Roman"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  <m:t>χ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eastAsia="Yu Mincho" w:hAnsi="Cambria Math" w:cs="Times New Roman"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  <m:t>obs</m:t>
                                              </m:r>
                                            </m:sub>
                                          </m:sSub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eastAsia="Yu Mincho" w:hAnsi="Cambria Math" w:cs="Times New Roman"/>
                                                  <w:i/>
                                                  <w:sz w:val="20"/>
                                                  <w:szCs w:val="20"/>
                                                  <w:vertAlign w:val="subscript"/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eastAsia="Yu Mincho" w:hAnsi="Cambria Math" w:cs="Times New Roman"/>
                                                      <w:i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eastAsia="Yu Mincho" w:hAnsi="Cambria Math" w:cs="Times New Roman"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  <m:t>k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eastAsia="Yu Mincho" w:hAnsi="Cambria Math" w:cs="Times New Roman"/>
                                                      <w:sz w:val="20"/>
                                                      <w:szCs w:val="20"/>
                                                      <w:vertAlign w:val="subscript"/>
                                                    </w:rPr>
                                                    <m:t>i</m:t>
                                                  </m:r>
                                                </m:sub>
                                              </m:sSub>
                                            </m:e>
                                          </m:d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eastAsia="Yu Mincho" w:hAnsi="Cambria Math" w:cs="Times New Roman"/>
                                          <w:sz w:val="20"/>
                                          <w:szCs w:val="20"/>
                                          <w:vertAlign w:val="subscript"/>
                                        </w:rPr>
                                        <m:t>2</m:t>
                                      </m:r>
                                    </m:sup>
                                  </m:sSup>
                                </m:den>
                              </m:f>
                              <m:r>
                                <w:rPr>
                                  <w:rFonts w:ascii="Cambria Math" w:eastAsia="Yu Mincho" w:hAnsi="Cambria Math" w:cs="Times New Roman"/>
                                  <w:sz w:val="20"/>
                                  <w:szCs w:val="20"/>
                                  <w:vertAlign w:val="subscript"/>
                                </w:rPr>
                                <m:t xml:space="preserve">× 100 </m:t>
                              </m:r>
                            </m:oMath>
                          </w:p>
                          <w:p w14:paraId="6F31760C" w14:textId="12E0773B" w:rsidR="00F1547F" w:rsidRPr="009A2D1B" w:rsidRDefault="00F1547F" w:rsidP="00C77FF4">
                            <w:pPr>
                              <w:spacing w:line="0" w:lineRule="atLeast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C25FA6C" id="_x0000_t202" coordsize="21600,21600" o:spt="202" path="m,l,21600r21600,l21600,xe">
                <v:stroke joinstyle="miter"/>
                <v:path gradientshapeok="t" o:connecttype="rect"/>
              </v:shapetype>
              <v:shape id="_x0000_s1044" type="#_x0000_t202" style="position:absolute;left:0;text-align:left;margin-left:-8pt;margin-top:18.85pt;width:523.55pt;height:294.75pt;z-index:-2516638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" stroked="f">
                <v:textbox>
                  <w:txbxContent>
                    <w:p w14:paraId="39968782" w14:textId="77777777" w:rsidR="00350343" w:rsidRPr="001508B6" w:rsidRDefault="00350343" w:rsidP="00350343">
                      <w:pPr>
                        <w:pStyle w:val="Textbody"/>
                        <w:spacing w:line="0" w:lineRule="atLeast"/>
                        <w:ind w:firstLine="0"/>
                        <w:rPr>
                          <w:b/>
                          <w:bCs/>
                          <w:sz w:val="18"/>
                          <w:szCs w:val="18"/>
                          <w:shd w:val="clear" w:color="auto" w:fill="FFFFFF"/>
                        </w:rPr>
                      </w:pPr>
                      <w:r>
                        <w:rPr>
                          <w:b/>
                          <w:color w:val="000000" w:themeColor="text1"/>
                          <w:sz w:val="18"/>
                          <w:szCs w:val="18"/>
                          <w:shd w:val="clear" w:color="auto" w:fill="FFFFFF"/>
                        </w:rPr>
                        <w:t>Table S1</w:t>
                      </w:r>
                    </w:p>
                    <w:p w14:paraId="017956BD" w14:textId="55AC6584" w:rsidR="00F1547F" w:rsidRDefault="00350343" w:rsidP="00332951">
                      <w:pPr>
                        <w:jc w:val="both"/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shd w:val="clear" w:color="auto" w:fill="FFFFFF"/>
                        </w:rPr>
                      </w:pPr>
                      <w:r w:rsidRPr="00350343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shd w:val="clear" w:color="auto" w:fill="FFFFFF"/>
                        </w:rPr>
                        <w:t>Previous curve fitting results of the Ni K-edge EXAFS spectra for the Ni</w:t>
                      </w:r>
                      <w:r w:rsidRPr="00350343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shd w:val="clear" w:color="auto" w:fill="FFFFFF"/>
                          <w:vertAlign w:val="subscript"/>
                        </w:rPr>
                        <w:t>2</w:t>
                      </w:r>
                      <w:r w:rsidRPr="00350343">
                        <w:rPr>
                          <w:rFonts w:ascii="Times New Roman" w:hAnsi="Times New Roman" w:cs="Times New Roman"/>
                          <w:color w:val="000000" w:themeColor="text1"/>
                          <w:sz w:val="20"/>
                          <w:szCs w:val="20"/>
                          <w:shd w:val="clear" w:color="auto" w:fill="FFFFFF"/>
                        </w:rPr>
                        <w:t>P reference and different samples with initial Ni:P ratios of 1:1, 2:1, and 3:1.</w:t>
                      </w:r>
                    </w:p>
                    <w:tbl>
                      <w:tblPr>
                        <w:tblStyle w:val="TableGrid1"/>
                        <w:tblW w:w="10098" w:type="dxa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ayout w:type="fixed"/>
                        <w:tblLook w:val="04A0" w:firstRow="1" w:lastRow="0" w:firstColumn="1" w:lastColumn="0" w:noHBand="0" w:noVBand="1"/>
                      </w:tblPr>
                      <w:tblGrid>
                        <w:gridCol w:w="270"/>
                        <w:gridCol w:w="1080"/>
                        <w:gridCol w:w="270"/>
                        <w:gridCol w:w="270"/>
                        <w:gridCol w:w="900"/>
                        <w:gridCol w:w="1080"/>
                        <w:gridCol w:w="810"/>
                        <w:gridCol w:w="720"/>
                        <w:gridCol w:w="270"/>
                        <w:gridCol w:w="908"/>
                        <w:gridCol w:w="1076"/>
                        <w:gridCol w:w="806"/>
                        <w:gridCol w:w="845"/>
                        <w:gridCol w:w="793"/>
                      </w:tblGrid>
                      <w:tr w:rsidR="00F1547F" w:rsidRPr="00B4437A" w14:paraId="597A349F" w14:textId="77777777" w:rsidTr="00A30849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vMerge w:val="restart"/>
                            <w:tcBorders>
                              <w:top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270140FE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Samples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58296DA6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762709D1" w14:textId="7800F7A5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3510" w:type="dxa"/>
                            <w:gridSpan w:val="4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52B08F72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Ni-Ni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5A7BFC07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3635" w:type="dxa"/>
                            <w:gridSpan w:val="4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61807CCC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Ni-P</w:t>
                            </w:r>
                          </w:p>
                        </w:tc>
                        <w:tc>
                          <w:tcPr>
                            <w:tcW w:w="793" w:type="dxa"/>
                            <w:vMerge w:val="restart"/>
                            <w:tcBorders>
                              <w:top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1940794D" w14:textId="08E00ED1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R</w:t>
                            </w:r>
                            <w:r w:rsidR="009A2D1B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(</w:t>
                            </w: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%</w:t>
                            </w:r>
                            <w:r w:rsidR="009A2D1B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)</w:t>
                            </w:r>
                            <w:r w:rsidR="009A2D1B" w:rsidRPr="009A2D1B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  <w:vertAlign w:val="superscript"/>
                              </w:rPr>
                              <w:t>a</w:t>
                            </w:r>
                          </w:p>
                        </w:tc>
                      </w:tr>
                      <w:tr w:rsidR="00F1547F" w:rsidRPr="00B4437A" w14:paraId="1FB5A9B9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404193B3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35FA5ABB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2ECC0EFF" w14:textId="48606B1F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656825B9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CN</w:t>
                            </w:r>
                          </w:p>
                        </w:tc>
                        <w:tc>
                          <w:tcPr>
                            <w:tcW w:w="1080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677C2949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R (Å)</w:t>
                            </w:r>
                          </w:p>
                        </w:tc>
                        <w:tc>
                          <w:tcPr>
                            <w:tcW w:w="810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2148B1C2" w14:textId="1C07F031" w:rsidR="00F1547F" w:rsidRPr="005143F4" w:rsidRDefault="00315F36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sSup>
                                  <m:sSup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b/>
                                        <w:bCs/>
                                        <w:i/>
                                        <w:color w:val="FF0000"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 w:cs="Times New Roman"/>
                                    <w:color w:val="FF0000"/>
                                    <w:sz w:val="20"/>
                                    <w:szCs w:val="20"/>
                                  </w:rPr>
                                  <m:t>(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b/>
                                        <w:bCs/>
                                        <w:i/>
                                        <w:color w:val="FF0000"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Å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 w:cs="Times New Roman"/>
                                    <w:color w:val="FF0000"/>
                                    <w:sz w:val="20"/>
                                    <w:szCs w:val="20"/>
                                  </w:rPr>
                                  <m:t>)</m:t>
                                </m:r>
                              </m:oMath>
                            </m:oMathPara>
                          </w:p>
                        </w:tc>
                        <w:tc>
                          <w:tcPr>
                            <w:tcW w:w="720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7CD829F4" w14:textId="374BC27D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 w:cs="Times New Roman"/>
                                    <w:color w:val="000000"/>
                                    <w:sz w:val="20"/>
                                    <w:szCs w:val="20"/>
                                  </w:rPr>
                                  <m:t>∆E (eV)</m:t>
                                </m:r>
                              </m:oMath>
                            </m:oMathPara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0BCE649D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07F68EF7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CN</w:t>
                            </w:r>
                          </w:p>
                        </w:tc>
                        <w:tc>
                          <w:tcPr>
                            <w:tcW w:w="1076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18D7487D" w14:textId="7777777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A30849"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R (Å)</w:t>
                            </w:r>
                          </w:p>
                        </w:tc>
                        <w:tc>
                          <w:tcPr>
                            <w:tcW w:w="806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1604A413" w14:textId="774249FB" w:rsidR="00F1547F" w:rsidRPr="005143F4" w:rsidRDefault="00315F36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FF0000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sSup>
                                  <m:sSup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b/>
                                        <w:bCs/>
                                        <w:i/>
                                        <w:color w:val="FF0000"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 w:cs="Times New Roman"/>
                                    <w:color w:val="FF0000"/>
                                    <w:sz w:val="20"/>
                                    <w:szCs w:val="20"/>
                                  </w:rPr>
                                  <m:t>(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b/>
                                        <w:bCs/>
                                        <w:i/>
                                        <w:color w:val="FF0000"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Å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eastAsia="Times New Roman" w:hAnsi="Cambria Math" w:cs="Times New Roman"/>
                                        <w:color w:val="FF0000"/>
                                        <w:sz w:val="20"/>
                                        <w:szCs w:val="20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 w:cs="Times New Roman"/>
                                    <w:color w:val="FF0000"/>
                                    <w:sz w:val="20"/>
                                    <w:szCs w:val="20"/>
                                  </w:rPr>
                                  <m:t>)</m:t>
                                </m:r>
                              </m:oMath>
                            </m:oMathPara>
                          </w:p>
                        </w:tc>
                        <w:tc>
                          <w:tcPr>
                            <w:tcW w:w="845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4B173D60" w14:textId="5372D0E7" w:rsidR="00F1547F" w:rsidRPr="00A30849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</w:pPr>
                            <m:oMathPara>
                              <m:oMath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="Times New Roman" w:hAnsi="Cambria Math" w:cs="Times New Roman"/>
                                    <w:color w:val="000000"/>
                                    <w:sz w:val="20"/>
                                    <w:szCs w:val="20"/>
                                  </w:rPr>
                                  <m:t>∆E (eV)</m:t>
                                </m:r>
                              </m:oMath>
                            </m:oMathPara>
                          </w:p>
                        </w:tc>
                        <w:tc>
                          <w:tcPr>
                            <w:tcW w:w="793" w:type="dxa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E7E6E6" w:themeFill="background2"/>
                            <w:vAlign w:val="center"/>
                          </w:tcPr>
                          <w:p w14:paraId="559A68DC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</w:tr>
                      <w:tr w:rsidR="00F1547F" w:rsidRPr="00B4437A" w14:paraId="160258B2" w14:textId="77777777" w:rsidTr="00F81893">
                        <w:trPr>
                          <w:trHeight w:val="288"/>
                        </w:trPr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</w:tcPr>
                          <w:p w14:paraId="63E70435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828" w:type="dxa"/>
                            <w:gridSpan w:val="13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173CE3F8" w14:textId="607782EF" w:rsidR="00F1547F" w:rsidRPr="005143F4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Fresh samples</w:t>
                            </w:r>
                          </w:p>
                        </w:tc>
                      </w:tr>
                      <w:tr w:rsidR="00F1547F" w:rsidRPr="00B4437A" w14:paraId="157DF6BE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3114F98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</w:t>
                            </w: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P ref.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</w:tcBorders>
                          </w:tcPr>
                          <w:p w14:paraId="0391BC5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A277D7D" w14:textId="309948FC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58062D9A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0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iCs/>
                                <w:color w:val="000000"/>
                                <w:sz w:val="20"/>
                                <w:szCs w:val="20"/>
                              </w:rPr>
                              <w:t>0.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iCs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080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00105D44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62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2</w:t>
                            </w:r>
                          </w:p>
                        </w:tc>
                        <w:tc>
                          <w:tcPr>
                            <w:tcW w:w="810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0ED6B7E6" w14:textId="7EA5F9F6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84</w:t>
                            </w:r>
                          </w:p>
                        </w:tc>
                        <w:tc>
                          <w:tcPr>
                            <w:tcW w:w="720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5E599CE4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5.4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2EE4B00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6413AE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1.0±0.3</w:t>
                            </w:r>
                          </w:p>
                        </w:tc>
                        <w:tc>
                          <w:tcPr>
                            <w:tcW w:w="1076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5F7DAB9F" w14:textId="77777777" w:rsidR="00F1547F" w:rsidRPr="00B4437A" w:rsidRDefault="00F1547F" w:rsidP="00332951">
                            <w:pP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21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06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32DEEB1" w14:textId="5A8DB04D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50</w:t>
                            </w:r>
                          </w:p>
                        </w:tc>
                        <w:tc>
                          <w:tcPr>
                            <w:tcW w:w="845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442AE6C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5.1</w:t>
                            </w:r>
                          </w:p>
                        </w:tc>
                        <w:tc>
                          <w:tcPr>
                            <w:tcW w:w="793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3CE4181D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5</w:t>
                            </w:r>
                          </w:p>
                        </w:tc>
                      </w:tr>
                      <w:tr w:rsidR="00F1547F" w:rsidRPr="00B4437A" w14:paraId="6277D200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vAlign w:val="center"/>
                          </w:tcPr>
                          <w:p w14:paraId="1C6F813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-P(1:1, 0h)</w:t>
                            </w:r>
                          </w:p>
                        </w:tc>
                        <w:tc>
                          <w:tcPr>
                            <w:tcW w:w="270" w:type="dxa"/>
                          </w:tcPr>
                          <w:p w14:paraId="569791D5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7CBCB234" w14:textId="08F2684A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vAlign w:val="center"/>
                          </w:tcPr>
                          <w:p w14:paraId="6E0D80EE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6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6</w:t>
                            </w:r>
                          </w:p>
                        </w:tc>
                        <w:tc>
                          <w:tcPr>
                            <w:tcW w:w="1080" w:type="dxa"/>
                            <w:vAlign w:val="center"/>
                          </w:tcPr>
                          <w:p w14:paraId="1718170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62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2</w:t>
                            </w:r>
                          </w:p>
                        </w:tc>
                        <w:tc>
                          <w:tcPr>
                            <w:tcW w:w="810" w:type="dxa"/>
                            <w:vAlign w:val="center"/>
                          </w:tcPr>
                          <w:p w14:paraId="12386F64" w14:textId="4C4BDB62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72</w:t>
                            </w:r>
                          </w:p>
                        </w:tc>
                        <w:tc>
                          <w:tcPr>
                            <w:tcW w:w="720" w:type="dxa"/>
                            <w:vAlign w:val="center"/>
                          </w:tcPr>
                          <w:p w14:paraId="1A160EDF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.4</w:t>
                            </w: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5B4535AF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vAlign w:val="center"/>
                          </w:tcPr>
                          <w:p w14:paraId="09296F04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1.3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3</w:t>
                            </w:r>
                          </w:p>
                        </w:tc>
                        <w:tc>
                          <w:tcPr>
                            <w:tcW w:w="1076" w:type="dxa"/>
                            <w:vAlign w:val="center"/>
                          </w:tcPr>
                          <w:p w14:paraId="1594AA4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19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06" w:type="dxa"/>
                            <w:vAlign w:val="center"/>
                          </w:tcPr>
                          <w:p w14:paraId="0354ED4A" w14:textId="79D8DC8F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65</w:t>
                            </w:r>
                          </w:p>
                        </w:tc>
                        <w:tc>
                          <w:tcPr>
                            <w:tcW w:w="845" w:type="dxa"/>
                            <w:vAlign w:val="center"/>
                          </w:tcPr>
                          <w:p w14:paraId="6C1FE9A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7.5</w:t>
                            </w:r>
                          </w:p>
                        </w:tc>
                        <w:tc>
                          <w:tcPr>
                            <w:tcW w:w="793" w:type="dxa"/>
                            <w:vAlign w:val="center"/>
                          </w:tcPr>
                          <w:p w14:paraId="1F53873C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3</w:t>
                            </w:r>
                          </w:p>
                        </w:tc>
                      </w:tr>
                      <w:tr w:rsidR="00F1547F" w:rsidRPr="00B4437A" w14:paraId="0C2F3309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vAlign w:val="center"/>
                          </w:tcPr>
                          <w:p w14:paraId="29C0359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-P(2:1, 0h)</w:t>
                            </w:r>
                          </w:p>
                        </w:tc>
                        <w:tc>
                          <w:tcPr>
                            <w:tcW w:w="270" w:type="dxa"/>
                          </w:tcPr>
                          <w:p w14:paraId="349B7DE0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4DD50220" w14:textId="0FC28601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vAlign w:val="center"/>
                          </w:tcPr>
                          <w:p w14:paraId="7FBF73C4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2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080" w:type="dxa"/>
                            <w:vAlign w:val="center"/>
                          </w:tcPr>
                          <w:p w14:paraId="6EC926DA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52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2</w:t>
                            </w:r>
                          </w:p>
                        </w:tc>
                        <w:tc>
                          <w:tcPr>
                            <w:tcW w:w="810" w:type="dxa"/>
                            <w:vAlign w:val="center"/>
                          </w:tcPr>
                          <w:p w14:paraId="35E474C1" w14:textId="39D73AAD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86</w:t>
                            </w:r>
                          </w:p>
                        </w:tc>
                        <w:tc>
                          <w:tcPr>
                            <w:tcW w:w="720" w:type="dxa"/>
                            <w:vAlign w:val="center"/>
                          </w:tcPr>
                          <w:p w14:paraId="185FD7D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1.1</w:t>
                            </w: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2FE7669C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vAlign w:val="center"/>
                          </w:tcPr>
                          <w:p w14:paraId="5B5847E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6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076" w:type="dxa"/>
                            <w:vAlign w:val="center"/>
                          </w:tcPr>
                          <w:p w14:paraId="64CB9C4B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18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06" w:type="dxa"/>
                            <w:vAlign w:val="center"/>
                          </w:tcPr>
                          <w:p w14:paraId="7237E39A" w14:textId="2177EC36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12</w:t>
                            </w:r>
                          </w:p>
                        </w:tc>
                        <w:tc>
                          <w:tcPr>
                            <w:tcW w:w="845" w:type="dxa"/>
                            <w:vAlign w:val="center"/>
                          </w:tcPr>
                          <w:p w14:paraId="65237C8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7.3</w:t>
                            </w:r>
                          </w:p>
                        </w:tc>
                        <w:tc>
                          <w:tcPr>
                            <w:tcW w:w="793" w:type="dxa"/>
                            <w:vAlign w:val="center"/>
                          </w:tcPr>
                          <w:p w14:paraId="1D6D7BB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1</w:t>
                            </w:r>
                          </w:p>
                        </w:tc>
                      </w:tr>
                      <w:tr w:rsidR="00F1547F" w:rsidRPr="00B4437A" w14:paraId="6DB071E4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09C58BCE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-P(3:1, 0h)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</w:tcPr>
                          <w:p w14:paraId="390FEC3A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7A9125C4" w14:textId="4C38C5FA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2D62B86E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6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0.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9</w:t>
                            </w:r>
                          </w:p>
                        </w:tc>
                        <w:tc>
                          <w:tcPr>
                            <w:tcW w:w="108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3F4A20EA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45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2</w:t>
                            </w:r>
                          </w:p>
                        </w:tc>
                        <w:tc>
                          <w:tcPr>
                            <w:tcW w:w="81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19DD7964" w14:textId="210A27B8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134</w:t>
                            </w:r>
                          </w:p>
                        </w:tc>
                        <w:tc>
                          <w:tcPr>
                            <w:tcW w:w="72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6086B6A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7.2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2B1965BB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08607A9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0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0.5</m:t>
                              </m:r>
                            </m:oMath>
                          </w:p>
                        </w:tc>
                        <w:tc>
                          <w:tcPr>
                            <w:tcW w:w="1076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784BF3E1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28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806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14D7F6B4" w14:textId="41D252EC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193</w:t>
                            </w:r>
                          </w:p>
                        </w:tc>
                        <w:tc>
                          <w:tcPr>
                            <w:tcW w:w="845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3C20038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3.6</w:t>
                            </w:r>
                          </w:p>
                        </w:tc>
                        <w:tc>
                          <w:tcPr>
                            <w:tcW w:w="793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333404FF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5</w:t>
                            </w:r>
                          </w:p>
                        </w:tc>
                      </w:tr>
                      <w:tr w:rsidR="00F1547F" w:rsidRPr="00B4437A" w14:paraId="2C0A0DEE" w14:textId="77777777" w:rsidTr="00F81893">
                        <w:trPr>
                          <w:trHeight w:val="288"/>
                        </w:trPr>
                        <w:tc>
                          <w:tcPr>
                            <w:tcW w:w="270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</w:tcPr>
                          <w:p w14:paraId="43C5D22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828" w:type="dxa"/>
                            <w:gridSpan w:val="13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250E2E11" w14:textId="32E62FD5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Spent samples</w:t>
                            </w:r>
                          </w:p>
                        </w:tc>
                      </w:tr>
                      <w:tr w:rsidR="00F1547F" w:rsidRPr="00B4437A" w14:paraId="1447B011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vAlign w:val="center"/>
                          </w:tcPr>
                          <w:p w14:paraId="18C52F71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-P(1:1, 3h)</w:t>
                            </w:r>
                          </w:p>
                        </w:tc>
                        <w:tc>
                          <w:tcPr>
                            <w:tcW w:w="270" w:type="dxa"/>
                          </w:tcPr>
                          <w:p w14:paraId="224D27B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5FB9BC91" w14:textId="171BD87E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vAlign w:val="center"/>
                          </w:tcPr>
                          <w:p w14:paraId="7384018E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5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8</w:t>
                            </w:r>
                          </w:p>
                        </w:tc>
                        <w:tc>
                          <w:tcPr>
                            <w:tcW w:w="1080" w:type="dxa"/>
                            <w:vAlign w:val="center"/>
                          </w:tcPr>
                          <w:p w14:paraId="2A3CA098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62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3</w:t>
                            </w:r>
                          </w:p>
                        </w:tc>
                        <w:tc>
                          <w:tcPr>
                            <w:tcW w:w="810" w:type="dxa"/>
                            <w:vAlign w:val="center"/>
                          </w:tcPr>
                          <w:p w14:paraId="72E9B25E" w14:textId="2AC596A8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67</w:t>
                            </w:r>
                          </w:p>
                        </w:tc>
                        <w:tc>
                          <w:tcPr>
                            <w:tcW w:w="720" w:type="dxa"/>
                            <w:vAlign w:val="center"/>
                          </w:tcPr>
                          <w:p w14:paraId="0A6CC779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.5</w:t>
                            </w: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0A2D223C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vAlign w:val="center"/>
                          </w:tcPr>
                          <w:p w14:paraId="008710E5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1.5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5</w:t>
                            </w:r>
                          </w:p>
                        </w:tc>
                        <w:tc>
                          <w:tcPr>
                            <w:tcW w:w="1076" w:type="dxa"/>
                            <w:vAlign w:val="center"/>
                          </w:tcPr>
                          <w:p w14:paraId="589FE467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1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8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06" w:type="dxa"/>
                            <w:vAlign w:val="center"/>
                          </w:tcPr>
                          <w:p w14:paraId="090A1AA4" w14:textId="43660D2E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70</w:t>
                            </w:r>
                          </w:p>
                        </w:tc>
                        <w:tc>
                          <w:tcPr>
                            <w:tcW w:w="845" w:type="dxa"/>
                            <w:vAlign w:val="center"/>
                          </w:tcPr>
                          <w:p w14:paraId="63ACAEA3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9.8</w:t>
                            </w:r>
                          </w:p>
                        </w:tc>
                        <w:tc>
                          <w:tcPr>
                            <w:tcW w:w="793" w:type="dxa"/>
                            <w:vAlign w:val="center"/>
                          </w:tcPr>
                          <w:p w14:paraId="72B491BB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5</w:t>
                            </w:r>
                          </w:p>
                        </w:tc>
                      </w:tr>
                      <w:tr w:rsidR="00F1547F" w:rsidRPr="00B4437A" w14:paraId="17819C74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vAlign w:val="center"/>
                          </w:tcPr>
                          <w:p w14:paraId="1D3A3CD7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-P(2:1, 3h)</w:t>
                            </w:r>
                          </w:p>
                        </w:tc>
                        <w:tc>
                          <w:tcPr>
                            <w:tcW w:w="270" w:type="dxa"/>
                          </w:tcPr>
                          <w:p w14:paraId="58F43787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5E3CD494" w14:textId="04F8D446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vAlign w:val="center"/>
                          </w:tcPr>
                          <w:p w14:paraId="5EB40EC0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3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1080" w:type="dxa"/>
                            <w:vAlign w:val="center"/>
                          </w:tcPr>
                          <w:p w14:paraId="3CA6C58D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53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3</w:t>
                            </w:r>
                          </w:p>
                        </w:tc>
                        <w:tc>
                          <w:tcPr>
                            <w:tcW w:w="810" w:type="dxa"/>
                            <w:vAlign w:val="center"/>
                          </w:tcPr>
                          <w:p w14:paraId="64F577FB" w14:textId="69B74F1A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90</w:t>
                            </w:r>
                          </w:p>
                        </w:tc>
                        <w:tc>
                          <w:tcPr>
                            <w:tcW w:w="720" w:type="dxa"/>
                            <w:vAlign w:val="center"/>
                          </w:tcPr>
                          <w:p w14:paraId="3808B625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0.7</w:t>
                            </w:r>
                          </w:p>
                        </w:tc>
                        <w:tc>
                          <w:tcPr>
                            <w:tcW w:w="270" w:type="dxa"/>
                            <w:vAlign w:val="center"/>
                          </w:tcPr>
                          <w:p w14:paraId="41407ABD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vAlign w:val="center"/>
                          </w:tcPr>
                          <w:p w14:paraId="61B18192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7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3</w:t>
                            </w:r>
                          </w:p>
                        </w:tc>
                        <w:tc>
                          <w:tcPr>
                            <w:tcW w:w="1076" w:type="dxa"/>
                            <w:vAlign w:val="center"/>
                          </w:tcPr>
                          <w:p w14:paraId="71C4A0DE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17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06" w:type="dxa"/>
                            <w:vAlign w:val="center"/>
                          </w:tcPr>
                          <w:p w14:paraId="1F5C54E5" w14:textId="3D7FB99E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033</w:t>
                            </w:r>
                          </w:p>
                        </w:tc>
                        <w:tc>
                          <w:tcPr>
                            <w:tcW w:w="845" w:type="dxa"/>
                            <w:vAlign w:val="center"/>
                          </w:tcPr>
                          <w:p w14:paraId="34318C91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8.8</w:t>
                            </w:r>
                          </w:p>
                        </w:tc>
                        <w:tc>
                          <w:tcPr>
                            <w:tcW w:w="793" w:type="dxa"/>
                            <w:vAlign w:val="center"/>
                          </w:tcPr>
                          <w:p w14:paraId="6BEA5311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3</w:t>
                            </w:r>
                          </w:p>
                        </w:tc>
                      </w:tr>
                      <w:tr w:rsidR="00F1547F" w:rsidRPr="00B4437A" w14:paraId="66F20EDF" w14:textId="77777777" w:rsidTr="00727FDA">
                        <w:trPr>
                          <w:trHeight w:val="288"/>
                        </w:trPr>
                        <w:tc>
                          <w:tcPr>
                            <w:tcW w:w="1350" w:type="dxa"/>
                            <w:gridSpan w:val="2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625BC98F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Ni-P(3:1, 3h)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</w:tcPr>
                          <w:p w14:paraId="0D59D935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76504E5C" w14:textId="2C03156E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01DB1058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4.6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1.0</m:t>
                              </m:r>
                            </m:oMath>
                          </w:p>
                        </w:tc>
                        <w:tc>
                          <w:tcPr>
                            <w:tcW w:w="108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4C0EA941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46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2</w:t>
                            </w:r>
                          </w:p>
                        </w:tc>
                        <w:tc>
                          <w:tcPr>
                            <w:tcW w:w="81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697FFFAD" w14:textId="3F5483D9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136</w:t>
                            </w:r>
                          </w:p>
                        </w:tc>
                        <w:tc>
                          <w:tcPr>
                            <w:tcW w:w="72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6E807140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6.6</w:t>
                            </w:r>
                          </w:p>
                        </w:tc>
                        <w:tc>
                          <w:tcPr>
                            <w:tcW w:w="270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5085A98C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c>
                        <w:tc>
                          <w:tcPr>
                            <w:tcW w:w="908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32C63F18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1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0.6</m:t>
                              </m:r>
                            </m:oMath>
                          </w:p>
                        </w:tc>
                        <w:tc>
                          <w:tcPr>
                            <w:tcW w:w="1076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7A6F5062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2.28</w:t>
                            </w:r>
                            <m:oMath>
                              <m:r>
                                <w:rPr>
                                  <w:rFonts w:ascii="Cambria Math" w:eastAsia="Times New Roman" w:hAnsi="Cambria Math" w:cs="Times New Roman"/>
                                  <w:color w:val="000000"/>
                                  <w:sz w:val="20"/>
                                  <w:szCs w:val="20"/>
                                </w:rPr>
                                <m:t>±</m:t>
                              </m:r>
                            </m:oMath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0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806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1B6BC98C" w14:textId="09452D8D" w:rsidR="00F1547F" w:rsidRPr="005143F4" w:rsidRDefault="00727FDA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</w:pPr>
                            <w:r w:rsidRPr="005143F4">
                              <w:rPr>
                                <w:rFonts w:ascii="Times New Roman" w:eastAsia="Times New Roman" w:hAnsi="Times New Roman" w:cs="Times New Roman"/>
                                <w:color w:val="FF0000"/>
                                <w:sz w:val="20"/>
                                <w:szCs w:val="20"/>
                              </w:rPr>
                              <w:t>0.017</w:t>
                            </w:r>
                          </w:p>
                        </w:tc>
                        <w:tc>
                          <w:tcPr>
                            <w:tcW w:w="845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111FC2C6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-2.3</w:t>
                            </w:r>
                          </w:p>
                        </w:tc>
                        <w:tc>
                          <w:tcPr>
                            <w:tcW w:w="793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0A7FE147" w14:textId="77777777" w:rsidR="00F1547F" w:rsidRPr="00B4437A" w:rsidRDefault="00F1547F" w:rsidP="00332951">
                            <w:pPr>
                              <w:jc w:val="center"/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</w:pPr>
                            <w:r w:rsidRPr="00B4437A"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0"/>
                                <w:szCs w:val="20"/>
                              </w:rPr>
                              <w:t>0.4</w:t>
                            </w:r>
                          </w:p>
                        </w:tc>
                      </w:tr>
                    </w:tbl>
                    <w:p w14:paraId="4AED519E" w14:textId="77777777" w:rsidR="00F1547F" w:rsidRPr="00C77FF4" w:rsidRDefault="00F1547F" w:rsidP="00C77FF4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0" w:lineRule="atLeast"/>
                        <w:jc w:val="both"/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</w:pPr>
                      <w:r w:rsidRPr="00C77FF4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Ref.: </w:t>
                      </w:r>
                      <w:r w:rsidRPr="00C77FF4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begin" w:fldLock="1"/>
                      </w:r>
                      <w:r w:rsidRPr="00C77FF4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instrText xml:space="preserve">ADDIN Mendeley Bibliography CSL_BIBLIOGRAPHY </w:instrText>
                      </w:r>
                      <w:r w:rsidRPr="00C77FF4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separate"/>
                      </w:r>
                      <w:r w:rsidRPr="00C77FF4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 xml:space="preserve">Al Rashid, M. H. </w:t>
                      </w:r>
                      <w:r w:rsidRPr="00C77FF4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16"/>
                          <w:szCs w:val="16"/>
                        </w:rPr>
                        <w:t>et al.</w:t>
                      </w:r>
                      <w:r w:rsidRPr="00C77FF4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 xml:space="preserve"> Active Phase Structure of the SiO</w:t>
                      </w:r>
                      <w:r w:rsidRPr="00C77FF4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  <w:vertAlign w:val="subscript"/>
                        </w:rPr>
                        <w:t>2</w:t>
                      </w:r>
                      <w:r w:rsidRPr="00C77FF4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 xml:space="preserve">-supported Nickel Phosphide Catalysts for Non-oxidative Coupling of Methane (NOCM) Reactions. </w:t>
                      </w:r>
                      <w:r w:rsidRPr="00C77FF4">
                        <w:rPr>
                          <w:rFonts w:ascii="Times New Roman" w:hAnsi="Times New Roman" w:cs="Times New Roman"/>
                          <w:i/>
                          <w:iCs/>
                          <w:noProof/>
                          <w:sz w:val="16"/>
                          <w:szCs w:val="16"/>
                        </w:rPr>
                        <w:t>e-Journal Surf. Sci. Nanotechnol.</w:t>
                      </w:r>
                      <w:r w:rsidRPr="00C77FF4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 xml:space="preserve"> </w:t>
                      </w:r>
                      <w:r w:rsidRPr="00C77FF4"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16"/>
                          <w:szCs w:val="16"/>
                        </w:rPr>
                        <w:t>18</w:t>
                      </w:r>
                      <w:r w:rsidRPr="00C77FF4">
                        <w:rPr>
                          <w:rFonts w:ascii="Times New Roman" w:hAnsi="Times New Roman" w:cs="Times New Roman"/>
                          <w:noProof/>
                          <w:sz w:val="16"/>
                          <w:szCs w:val="16"/>
                        </w:rPr>
                        <w:t>, 24–27 (2020).</w:t>
                      </w:r>
                    </w:p>
                    <w:p w14:paraId="2625CAC4" w14:textId="11B94A31" w:rsidR="009A2D1B" w:rsidRDefault="00F1547F" w:rsidP="009A2D1B">
                      <w:pPr>
                        <w:jc w:val="both"/>
                        <w:rPr>
                          <w:rFonts w:ascii="Times New Roman" w:eastAsia="Yu Mincho" w:hAnsi="Times New Roman" w:cs="Times New Roman"/>
                          <w:sz w:val="24"/>
                          <w:szCs w:val="24"/>
                          <w:vertAlign w:val="subscript"/>
                        </w:rPr>
                      </w:pPr>
                      <w:r w:rsidRPr="00C77FF4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fldChar w:fldCharType="end"/>
                      </w:r>
                      <w:r w:rsidR="009A2D1B" w:rsidRPr="009A2D1B">
                        <w:rPr>
                          <w:rFonts w:ascii="Times New Roman" w:hAnsi="Times New Roman" w:cs="Times New Roman"/>
                          <w:sz w:val="16"/>
                          <w:szCs w:val="16"/>
                          <w:vertAlign w:val="superscript"/>
                        </w:rPr>
                        <w:t>a</w:t>
                      </w:r>
                      <w:r w:rsidR="009A2D1B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  </w:t>
                      </w:r>
                      <m:oMath>
                        <m:r>
                          <w:rPr>
                            <w:rFonts w:ascii="Cambria Math" w:eastAsia="Yu Mincho" w:hAnsi="Cambria Math" w:cs="Times New Roman"/>
                            <w:sz w:val="20"/>
                            <w:szCs w:val="20"/>
                            <w:vertAlign w:val="subscript"/>
                          </w:rPr>
                          <m:t>R</m:t>
                        </m:r>
                        <m:d>
                          <m:dPr>
                            <m:ctrlPr>
                              <w:rPr>
                                <w:rFonts w:ascii="Cambria Math" w:eastAsia="Yu Mincho" w:hAnsi="Cambria Math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Yu Mincho" w:hAnsi="Cambria Math" w:cs="Times New Roman"/>
                                <w:sz w:val="20"/>
                                <w:szCs w:val="20"/>
                                <w:vertAlign w:val="subscript"/>
                              </w:rPr>
                              <m:t>%</m:t>
                            </m:r>
                          </m:e>
                        </m:d>
                        <m:r>
                          <w:rPr>
                            <w:rFonts w:ascii="Cambria Math" w:eastAsia="Yu Mincho" w:hAnsi="Cambria Math" w:cs="Times New Roman"/>
                            <w:sz w:val="20"/>
                            <w:szCs w:val="20"/>
                            <w:vertAlign w:val="subscript"/>
                          </w:rPr>
                          <m:t>=</m:t>
                        </m:r>
                        <m:f>
                          <m:fPr>
                            <m:ctrlPr>
                              <w:rPr>
                                <w:rFonts w:ascii="Cambria Math" w:eastAsia="Yu Mincho" w:hAnsi="Cambria Math" w:cs="Times New Roman"/>
                                <w:i/>
                                <w:sz w:val="20"/>
                                <w:szCs w:val="20"/>
                                <w:vertAlign w:val="subscript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Yu Mincho" w:hAnsi="Cambria Math" w:cs="Times New Roman"/>
                                    <w:i/>
                                    <w:sz w:val="20"/>
                                    <w:szCs w:val="20"/>
                                    <w:vertAlign w:val="subscript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Yu Mincho" w:hAnsi="Cambria Math" w:cs="Times New Roman"/>
                                        <w:i/>
                                        <w:sz w:val="20"/>
                                        <w:szCs w:val="20"/>
                                        <w:vertAlign w:val="subscript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  <m:t>Σ</m:t>
                                    </m:r>
                                    <m:ctrlP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</m:ctrlPr>
                                  </m:e>
                                  <m:sub>
                                    <m: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="Yu Mincho" w:hAnsi="Cambria Math" w:cs="Times New Roman"/>
                                    <w:sz w:val="20"/>
                                    <w:szCs w:val="20"/>
                                    <w:vertAlign w:val="subscript"/>
                                  </w:rPr>
                                  <m:t xml:space="preserve">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Yu Mincho" w:hAnsi="Cambria Math" w:cs="Times New Roman"/>
                                        <w:i/>
                                        <w:sz w:val="20"/>
                                        <w:szCs w:val="20"/>
                                        <w:vertAlign w:val="subscript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Yu Mincho" w:hAnsi="Cambria Math" w:cs="Times New Roman"/>
                                            <w:i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Yu Mincho" w:hAnsi="Cambria Math" w:cs="Times New Roman"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  <m:t>χ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Yu Mincho" w:hAnsi="Cambria Math" w:cs="Times New Roman"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  <m:t>cal</m:t>
                                        </m:r>
                                      </m:sub>
                                    </m:sSub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Yu Mincho" w:hAnsi="Cambria Math" w:cs="Times New Roman"/>
                                            <w:i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Yu Mincho" w:hAnsi="Cambria Math" w:cs="Times New Roman"/>
                                                <w:i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eastAsia="Yu Mincho" w:hAnsi="Cambria Math" w:cs="Times New Roman"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  <m:t>k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eastAsia="Yu Mincho" w:hAnsi="Cambria Math" w:cs="Times New Roman"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  <m: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Yu Mincho" w:hAnsi="Cambria Math" w:cs="Times New Roman"/>
                                            <w:i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Yu Mincho" w:hAnsi="Cambria Math" w:cs="Times New Roman"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  <m:t>χ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Yu Mincho" w:hAnsi="Cambria Math" w:cs="Times New Roman"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  <m:t>obs</m:t>
                                        </m:r>
                                      </m:sub>
                                    </m:sSub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Yu Mincho" w:hAnsi="Cambria Math" w:cs="Times New Roman"/>
                                            <w:i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Yu Mincho" w:hAnsi="Cambria Math" w:cs="Times New Roman"/>
                                                <w:i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eastAsia="Yu Mincho" w:hAnsi="Cambria Math" w:cs="Times New Roman"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  <m:t>k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eastAsia="Yu Mincho" w:hAnsi="Cambria Math" w:cs="Times New Roman"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Yu Mincho" w:hAnsi="Cambria Math" w:cs="Times New Roman"/>
                                    <w:sz w:val="20"/>
                                    <w:szCs w:val="20"/>
                                    <w:vertAlign w:val="subscript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Yu Mincho" w:hAnsi="Cambria Math" w:cs="Times New Roman"/>
                                    <w:i/>
                                    <w:sz w:val="20"/>
                                    <w:szCs w:val="20"/>
                                    <w:vertAlign w:val="subscript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Yu Mincho" w:hAnsi="Cambria Math" w:cs="Times New Roman"/>
                                        <w:i/>
                                        <w:sz w:val="20"/>
                                        <w:szCs w:val="20"/>
                                        <w:vertAlign w:val="subscript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  <m:t>Σ</m:t>
                                    </m:r>
                                    <m:ctrlP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</m:ctrlPr>
                                  </m:e>
                                  <m:sub>
                                    <m:r>
                                      <w:rPr>
                                        <w:rFonts w:ascii="Cambria Math" w:eastAsia="Yu Mincho" w:hAnsi="Cambria Math" w:cs="Times New Roman"/>
                                        <w:sz w:val="20"/>
                                        <w:szCs w:val="20"/>
                                        <w:vertAlign w:val="subscript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="Yu Mincho" w:hAnsi="Cambria Math" w:cs="Times New Roman"/>
                                    <w:sz w:val="20"/>
                                    <w:szCs w:val="20"/>
                                    <w:vertAlign w:val="subscript"/>
                                  </w:rPr>
                                  <m:t xml:space="preserve">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Yu Mincho" w:hAnsi="Cambria Math" w:cs="Times New Roman"/>
                                        <w:i/>
                                        <w:sz w:val="20"/>
                                        <w:szCs w:val="20"/>
                                        <w:vertAlign w:val="subscript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Yu Mincho" w:hAnsi="Cambria Math" w:cs="Times New Roman"/>
                                            <w:i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Yu Mincho" w:hAnsi="Cambria Math" w:cs="Times New Roman"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  <m:t>χ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Yu Mincho" w:hAnsi="Cambria Math" w:cs="Times New Roman"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  <m:t>obs</m:t>
                                        </m:r>
                                      </m:sub>
                                    </m:sSub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Yu Mincho" w:hAnsi="Cambria Math" w:cs="Times New Roman"/>
                                            <w:i/>
                                            <w:sz w:val="20"/>
                                            <w:szCs w:val="20"/>
                                            <w:vertAlign w:val="subscript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Yu Mincho" w:hAnsi="Cambria Math" w:cs="Times New Roman"/>
                                                <w:i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eastAsia="Yu Mincho" w:hAnsi="Cambria Math" w:cs="Times New Roman"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  <m:t>k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eastAsia="Yu Mincho" w:hAnsi="Cambria Math" w:cs="Times New Roman"/>
                                                <w:sz w:val="20"/>
                                                <w:szCs w:val="20"/>
                                                <w:vertAlign w:val="subscript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Yu Mincho" w:hAnsi="Cambria Math" w:cs="Times New Roman"/>
                                    <w:sz w:val="20"/>
                                    <w:szCs w:val="20"/>
                                    <w:vertAlign w:val="subscript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Yu Mincho" w:hAnsi="Cambria Math" w:cs="Times New Roman"/>
                            <w:sz w:val="20"/>
                            <w:szCs w:val="20"/>
                            <w:vertAlign w:val="subscript"/>
                          </w:rPr>
                          <m:t xml:space="preserve">× 100 </m:t>
                        </m:r>
                      </m:oMath>
                    </w:p>
                    <w:p w14:paraId="6F31760C" w14:textId="12E0773B" w:rsidR="00F1547F" w:rsidRPr="009A2D1B" w:rsidRDefault="00F1547F" w:rsidP="00C77FF4">
                      <w:pPr>
                        <w:spacing w:line="0" w:lineRule="atLeast"/>
                      </w:pP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353F5741" w14:textId="5A032198" w:rsidR="00350343" w:rsidRDefault="00350343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</w:p>
    <w:p w14:paraId="452C9AE9" w14:textId="77777777" w:rsidR="00350343" w:rsidRPr="00CA5DBF" w:rsidRDefault="00350343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</w:p>
    <w:p w14:paraId="19B5BEE1" w14:textId="0FC7EC2C" w:rsidR="00CC41F7" w:rsidRDefault="0028267F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  <w:r w:rsidRPr="00CA5DBF">
        <w:rPr>
          <w:b/>
          <w:bCs/>
          <w:sz w:val="18"/>
          <w:szCs w:val="18"/>
          <w:shd w:val="clear" w:color="auto" w:fill="FFFFFF"/>
        </w:rPr>
        <w:t>Table S</w:t>
      </w:r>
      <w:r w:rsidR="00360097" w:rsidRPr="00CA5DBF">
        <w:rPr>
          <w:b/>
          <w:bCs/>
          <w:sz w:val="18"/>
          <w:szCs w:val="18"/>
          <w:shd w:val="clear" w:color="auto" w:fill="FFFFFF"/>
        </w:rPr>
        <w:t>2</w:t>
      </w:r>
    </w:p>
    <w:p w14:paraId="03BC0E35" w14:textId="77777777" w:rsidR="006278BF" w:rsidRDefault="006278BF" w:rsidP="002A0C13">
      <w:pPr>
        <w:pStyle w:val="Textbody"/>
        <w:spacing w:line="0" w:lineRule="atLeast"/>
        <w:ind w:firstLine="0"/>
        <w:rPr>
          <w:b/>
          <w:bCs/>
          <w:sz w:val="18"/>
          <w:szCs w:val="18"/>
          <w:shd w:val="clear" w:color="auto" w:fill="FFFFFF"/>
        </w:rPr>
      </w:pPr>
    </w:p>
    <w:p w14:paraId="4D878B02" w14:textId="531A1A10" w:rsidR="0028267F" w:rsidRDefault="0028267F" w:rsidP="002A0C13">
      <w:pPr>
        <w:pStyle w:val="Textbody"/>
        <w:spacing w:line="0" w:lineRule="atLeast"/>
        <w:ind w:firstLine="0"/>
        <w:rPr>
          <w:sz w:val="18"/>
          <w:szCs w:val="18"/>
          <w:shd w:val="clear" w:color="auto" w:fill="FFFFFF"/>
        </w:rPr>
      </w:pPr>
      <w:r w:rsidRPr="00CA5DBF">
        <w:rPr>
          <w:sz w:val="18"/>
          <w:szCs w:val="18"/>
          <w:shd w:val="clear" w:color="auto" w:fill="FFFFFF"/>
        </w:rPr>
        <w:t xml:space="preserve">Some components of </w:t>
      </w:r>
      <w:proofErr w:type="spellStart"/>
      <w:r w:rsidRPr="00CA5DBF">
        <w:rPr>
          <w:sz w:val="18"/>
          <w:szCs w:val="18"/>
          <w:shd w:val="clear" w:color="auto" w:fill="FFFFFF"/>
        </w:rPr>
        <w:t>feff.inp</w:t>
      </w:r>
      <w:proofErr w:type="spellEnd"/>
      <w:r w:rsidRPr="00CA5DBF">
        <w:rPr>
          <w:sz w:val="18"/>
          <w:szCs w:val="18"/>
          <w:shd w:val="clear" w:color="auto" w:fill="FFFFFF"/>
        </w:rPr>
        <w:t xml:space="preserve"> input file for XANES of Ni</w:t>
      </w:r>
      <w:r w:rsidRPr="00CA5DBF">
        <w:rPr>
          <w:sz w:val="18"/>
          <w:szCs w:val="18"/>
          <w:shd w:val="clear" w:color="auto" w:fill="FFFFFF"/>
          <w:vertAlign w:val="subscript"/>
        </w:rPr>
        <w:t>2</w:t>
      </w:r>
      <w:r w:rsidRPr="00CA5DBF">
        <w:rPr>
          <w:sz w:val="18"/>
          <w:szCs w:val="18"/>
          <w:shd w:val="clear" w:color="auto" w:fill="FFFFFF"/>
        </w:rPr>
        <w:t>P.</w:t>
      </w:r>
    </w:p>
    <w:p w14:paraId="2B66BB52" w14:textId="1F2CF4A9" w:rsidR="00CC41F7" w:rsidRDefault="00CC41F7" w:rsidP="002A0C13">
      <w:pPr>
        <w:pStyle w:val="Textbody"/>
        <w:spacing w:line="0" w:lineRule="atLeast"/>
        <w:ind w:firstLine="0"/>
        <w:rPr>
          <w:sz w:val="18"/>
          <w:szCs w:val="18"/>
          <w:shd w:val="clear" w:color="auto" w:fill="FFFFFF"/>
        </w:rPr>
      </w:pPr>
    </w:p>
    <w:p w14:paraId="63495828" w14:textId="77777777" w:rsidR="006278BF" w:rsidRPr="00CA5DBF" w:rsidRDefault="006278BF" w:rsidP="002A0C13">
      <w:pPr>
        <w:pStyle w:val="Textbody"/>
        <w:spacing w:line="0" w:lineRule="atLeast"/>
        <w:ind w:left="440" w:firstLine="0"/>
        <w:rPr>
          <w:b/>
          <w:bCs/>
          <w:sz w:val="18"/>
          <w:szCs w:val="18"/>
          <w:shd w:val="clear" w:color="auto" w:fill="FFFFFF"/>
        </w:rPr>
      </w:pPr>
    </w:p>
    <w:tbl>
      <w:tblPr>
        <w:tblStyle w:val="TableGrid"/>
        <w:tblpPr w:leftFromText="180" w:rightFromText="180" w:vertAnchor="text" w:horzAnchor="margin" w:tblpXSpec="center" w:tblpY="11"/>
        <w:tblW w:w="0" w:type="auto"/>
        <w:tblLook w:val="04A0" w:firstRow="1" w:lastRow="0" w:firstColumn="1" w:lastColumn="0" w:noHBand="0" w:noVBand="1"/>
      </w:tblPr>
      <w:tblGrid>
        <w:gridCol w:w="1670"/>
        <w:gridCol w:w="2811"/>
      </w:tblGrid>
      <w:tr w:rsidR="0028267F" w:rsidRPr="00CA5DBF" w14:paraId="2FD9BDF9" w14:textId="77777777" w:rsidTr="00A20167">
        <w:trPr>
          <w:trHeight w:val="317"/>
        </w:trPr>
        <w:tc>
          <w:tcPr>
            <w:tcW w:w="44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 w:themeFill="background2"/>
            <w:vAlign w:val="center"/>
          </w:tcPr>
          <w:p w14:paraId="080E838F" w14:textId="77777777" w:rsidR="0028267F" w:rsidRPr="00CA5DBF" w:rsidRDefault="0028267F" w:rsidP="00A30849">
            <w:pPr>
              <w:contextualSpacing/>
              <w:jc w:val="center"/>
              <w:rPr>
                <w:sz w:val="18"/>
                <w:szCs w:val="18"/>
                <w:shd w:val="clear" w:color="auto" w:fill="FFFFFF"/>
              </w:rPr>
            </w:pPr>
            <w:r w:rsidRPr="00A30849">
              <w:rPr>
                <w:rFonts w:ascii="Times New Roman" w:hAnsi="Times New Roman" w:cs="Times New Roman"/>
                <w:b/>
                <w:sz w:val="18"/>
                <w:szCs w:val="18"/>
              </w:rPr>
              <w:t>XANES Calculations</w:t>
            </w:r>
          </w:p>
        </w:tc>
      </w:tr>
      <w:tr w:rsidR="0028267F" w:rsidRPr="00CA5DBF" w14:paraId="6F692CBB" w14:textId="77777777" w:rsidTr="00A20167">
        <w:tc>
          <w:tcPr>
            <w:tcW w:w="16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59B5B3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TITLE</w:t>
            </w:r>
          </w:p>
        </w:tc>
        <w:tc>
          <w:tcPr>
            <w:tcW w:w="28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9C6F5E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Ni</w:t>
            </w:r>
            <w:r w:rsidRPr="00CA5DBF">
              <w:rPr>
                <w:sz w:val="18"/>
                <w:szCs w:val="18"/>
                <w:shd w:val="clear" w:color="auto" w:fill="FFFFFF"/>
                <w:vertAlign w:val="subscript"/>
              </w:rPr>
              <w:t>2</w:t>
            </w:r>
            <w:r w:rsidRPr="00CA5DBF">
              <w:rPr>
                <w:sz w:val="18"/>
                <w:szCs w:val="18"/>
                <w:shd w:val="clear" w:color="auto" w:fill="FFFFFF"/>
              </w:rPr>
              <w:t>P</w:t>
            </w:r>
          </w:p>
        </w:tc>
      </w:tr>
      <w:tr w:rsidR="0028267F" w:rsidRPr="00CA5DBF" w14:paraId="7E920630" w14:textId="77777777" w:rsidTr="00A20167"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14:paraId="30E5FBFE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EXCHANGE</w:t>
            </w:r>
          </w:p>
        </w:tc>
        <w:tc>
          <w:tcPr>
            <w:tcW w:w="2811" w:type="dxa"/>
            <w:tcBorders>
              <w:top w:val="nil"/>
              <w:left w:val="nil"/>
              <w:bottom w:val="nil"/>
              <w:right w:val="nil"/>
            </w:tcBorders>
          </w:tcPr>
          <w:p w14:paraId="02011512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0 0 0</w:t>
            </w:r>
          </w:p>
        </w:tc>
      </w:tr>
      <w:tr w:rsidR="0028267F" w:rsidRPr="00CA5DBF" w14:paraId="3BF984BF" w14:textId="77777777" w:rsidTr="00A20167"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14:paraId="4304578D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SCF</w:t>
            </w:r>
          </w:p>
        </w:tc>
        <w:tc>
          <w:tcPr>
            <w:tcW w:w="2811" w:type="dxa"/>
            <w:tcBorders>
              <w:top w:val="nil"/>
              <w:left w:val="nil"/>
              <w:bottom w:val="nil"/>
              <w:right w:val="nil"/>
            </w:tcBorders>
          </w:tcPr>
          <w:p w14:paraId="189F8D39" w14:textId="6E11879C" w:rsidR="0028267F" w:rsidRPr="00CA5DBF" w:rsidRDefault="008B6A0A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5</w:t>
            </w:r>
            <w:r w:rsidR="0028267F" w:rsidRPr="00CA5DBF">
              <w:rPr>
                <w:sz w:val="18"/>
                <w:szCs w:val="18"/>
                <w:shd w:val="clear" w:color="auto" w:fill="FFFFFF"/>
              </w:rPr>
              <w:t>.0       0      100    0.2</w:t>
            </w:r>
          </w:p>
        </w:tc>
      </w:tr>
      <w:tr w:rsidR="0028267F" w:rsidRPr="00CA5DBF" w14:paraId="2BDAFC5F" w14:textId="77777777" w:rsidTr="00A20167"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14:paraId="6E666056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XANES</w:t>
            </w:r>
          </w:p>
        </w:tc>
        <w:tc>
          <w:tcPr>
            <w:tcW w:w="2811" w:type="dxa"/>
            <w:tcBorders>
              <w:top w:val="nil"/>
              <w:left w:val="nil"/>
              <w:bottom w:val="nil"/>
              <w:right w:val="nil"/>
            </w:tcBorders>
          </w:tcPr>
          <w:p w14:paraId="688AB1FC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5.0     0.07     0.0</w:t>
            </w:r>
          </w:p>
        </w:tc>
      </w:tr>
      <w:tr w:rsidR="0028267F" w:rsidRPr="00CA5DBF" w14:paraId="23B55833" w14:textId="77777777" w:rsidTr="00A20167">
        <w:tc>
          <w:tcPr>
            <w:tcW w:w="1670" w:type="dxa"/>
            <w:tcBorders>
              <w:top w:val="nil"/>
              <w:left w:val="nil"/>
              <w:bottom w:val="nil"/>
              <w:right w:val="nil"/>
            </w:tcBorders>
          </w:tcPr>
          <w:p w14:paraId="0B108A9A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FMS</w:t>
            </w:r>
          </w:p>
        </w:tc>
        <w:tc>
          <w:tcPr>
            <w:tcW w:w="2811" w:type="dxa"/>
            <w:tcBorders>
              <w:top w:val="nil"/>
              <w:left w:val="nil"/>
              <w:bottom w:val="nil"/>
              <w:right w:val="nil"/>
            </w:tcBorders>
          </w:tcPr>
          <w:p w14:paraId="14A1F15E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5.0         0</w:t>
            </w:r>
          </w:p>
        </w:tc>
      </w:tr>
      <w:tr w:rsidR="0028267F" w:rsidRPr="00CA5DBF" w14:paraId="658AF7F2" w14:textId="77777777" w:rsidTr="00A20167">
        <w:tc>
          <w:tcPr>
            <w:tcW w:w="16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056714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POTENTIALS</w:t>
            </w:r>
          </w:p>
        </w:tc>
        <w:tc>
          <w:tcPr>
            <w:tcW w:w="28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506035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0   28    Ni     -1      -1       0</w:t>
            </w:r>
          </w:p>
          <w:p w14:paraId="5F878122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1   15    P       -1      -1       1</w:t>
            </w:r>
          </w:p>
          <w:p w14:paraId="6C71D1D0" w14:textId="77777777" w:rsidR="0028267F" w:rsidRPr="00CA5DBF" w:rsidRDefault="0028267F" w:rsidP="002A0C13">
            <w:pPr>
              <w:pStyle w:val="Textbody"/>
              <w:spacing w:line="0" w:lineRule="atLeast"/>
              <w:ind w:firstLine="0"/>
              <w:rPr>
                <w:sz w:val="18"/>
                <w:szCs w:val="18"/>
                <w:shd w:val="clear" w:color="auto" w:fill="FFFFFF"/>
              </w:rPr>
            </w:pPr>
            <w:r w:rsidRPr="00CA5DBF">
              <w:rPr>
                <w:sz w:val="18"/>
                <w:szCs w:val="18"/>
                <w:shd w:val="clear" w:color="auto" w:fill="FFFFFF"/>
              </w:rPr>
              <w:t>2   28    Ni     -1      -1       2</w:t>
            </w:r>
          </w:p>
        </w:tc>
      </w:tr>
    </w:tbl>
    <w:p w14:paraId="4AA65DED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7A548851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185412DD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61B3B2EA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49C3389F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3ADDC0F7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0F829764" w14:textId="77777777" w:rsidR="0028267F" w:rsidRPr="00CA5DBF" w:rsidRDefault="0028267F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</w:p>
    <w:p w14:paraId="5488FC29" w14:textId="77777777" w:rsidR="003C6D84" w:rsidRDefault="003C6D8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bookmarkStart w:id="1" w:name="Table2"/>
    </w:p>
    <w:p w14:paraId="7A7AF546" w14:textId="06E53D91" w:rsidR="006278BF" w:rsidRDefault="006278BF" w:rsidP="006278BF">
      <w:pPr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  <w:r w:rsidRPr="00AA2EA6">
        <w:rPr>
          <w:rFonts w:ascii="Times New Roman" w:eastAsia="MS Mincho" w:hAnsi="Times New Roman" w:cs="Times New Roman" w:hint="eastAsia"/>
          <w:b/>
          <w:bCs/>
          <w:snapToGrid w:val="0"/>
          <w:sz w:val="18"/>
          <w:szCs w:val="18"/>
          <w:shd w:val="clear" w:color="auto" w:fill="FFFFFF"/>
        </w:rPr>
        <w:t>Table S</w:t>
      </w:r>
      <w:r>
        <w:rPr>
          <w:rFonts w:ascii="Times New Roman" w:eastAsia="MS Mincho" w:hAnsi="Times New Roman" w:cs="Times New Roman"/>
          <w:b/>
          <w:bCs/>
          <w:snapToGrid w:val="0"/>
          <w:sz w:val="18"/>
          <w:szCs w:val="18"/>
          <w:shd w:val="clear" w:color="auto" w:fill="FFFFFF"/>
        </w:rPr>
        <w:t>3</w:t>
      </w:r>
      <w:r>
        <w:rPr>
          <w:rFonts w:ascii="Times New Roman" w:eastAsia="MS Mincho" w:hAnsi="Times New Roman" w:cs="Times New Roman" w:hint="eastAsia"/>
          <w:snapToGrid w:val="0"/>
          <w:sz w:val="18"/>
          <w:szCs w:val="18"/>
          <w:shd w:val="clear" w:color="auto" w:fill="FFFFFF"/>
        </w:rPr>
        <w:t xml:space="preserve"> </w:t>
      </w:r>
    </w:p>
    <w:p w14:paraId="5A206887" w14:textId="77777777" w:rsidR="006278BF" w:rsidRPr="00AA2EA6" w:rsidRDefault="006278BF" w:rsidP="006278BF">
      <w:pPr>
        <w:jc w:val="both"/>
        <w:rPr>
          <w:rFonts w:ascii="Times New Roman" w:eastAsia="Yu Mincho" w:hAnsi="Times New Roman" w:cs="Times New Roman"/>
          <w:sz w:val="21"/>
          <w:szCs w:val="21"/>
        </w:rPr>
      </w:pPr>
      <w:r w:rsidRPr="00AA2EA6">
        <w:rPr>
          <w:rFonts w:ascii="Times New Roman" w:eastAsia="Yu Mincho" w:hAnsi="Times New Roman" w:cs="Times New Roman"/>
          <w:sz w:val="21"/>
          <w:szCs w:val="21"/>
        </w:rPr>
        <w:t>Comparison of R-factors between the EXAFS simulation method and CF method.</w:t>
      </w:r>
    </w:p>
    <w:tbl>
      <w:tblPr>
        <w:tblStyle w:val="TableGrid"/>
        <w:tblW w:w="0" w:type="auto"/>
        <w:tblInd w:w="196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0"/>
        <w:gridCol w:w="2690"/>
        <w:gridCol w:w="1709"/>
      </w:tblGrid>
      <w:tr w:rsidR="006278BF" w:rsidRPr="00396B69" w14:paraId="79B6B119" w14:textId="77777777" w:rsidTr="006278BF">
        <w:tc>
          <w:tcPr>
            <w:tcW w:w="15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56E4AD" w14:textId="2EA9B223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ample</w:t>
            </w:r>
          </w:p>
        </w:tc>
        <w:tc>
          <w:tcPr>
            <w:tcW w:w="26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8F8E53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(%) ( EXAFS simulation)</w:t>
            </w:r>
          </w:p>
        </w:tc>
        <w:tc>
          <w:tcPr>
            <w:tcW w:w="1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53D8F3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(%) (CF )</w:t>
            </w:r>
          </w:p>
        </w:tc>
      </w:tr>
      <w:tr w:rsidR="006278BF" w:rsidRPr="00396B69" w14:paraId="06E193CA" w14:textId="77777777" w:rsidTr="006278BF">
        <w:tc>
          <w:tcPr>
            <w:tcW w:w="1550" w:type="dxa"/>
            <w:tcBorders>
              <w:top w:val="single" w:sz="4" w:space="0" w:color="auto"/>
            </w:tcBorders>
            <w:vAlign w:val="center"/>
          </w:tcPr>
          <w:p w14:paraId="70B50F94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Ni</w:t>
            </w:r>
            <w:r w:rsidRPr="00396B69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P</w:t>
            </w:r>
          </w:p>
        </w:tc>
        <w:tc>
          <w:tcPr>
            <w:tcW w:w="2690" w:type="dxa"/>
            <w:tcBorders>
              <w:top w:val="single" w:sz="4" w:space="0" w:color="auto"/>
            </w:tcBorders>
            <w:vAlign w:val="center"/>
          </w:tcPr>
          <w:p w14:paraId="6D239893" w14:textId="77777777" w:rsidR="006278BF" w:rsidRPr="00396B69" w:rsidRDefault="006278BF" w:rsidP="00C041BD">
            <w:pPr>
              <w:jc w:val="center"/>
              <w:rPr>
                <w:rFonts w:ascii="Times New Roman" w:eastAsia="Yu Mincho" w:hAnsi="Times New Roman" w:cs="Times New Roman"/>
                <w:sz w:val="18"/>
                <w:szCs w:val="18"/>
              </w:rPr>
            </w:pPr>
            <w:bookmarkStart w:id="2" w:name="_Hlk76021864"/>
            <w:r w:rsidRPr="00396B69">
              <w:rPr>
                <w:rFonts w:ascii="Times New Roman" w:eastAsia="Yu Mincho" w:hAnsi="Times New Roman" w:cs="Times New Roman"/>
                <w:sz w:val="18"/>
                <w:szCs w:val="18"/>
              </w:rPr>
              <w:t>5.8</w:t>
            </w:r>
            <w:bookmarkEnd w:id="2"/>
          </w:p>
        </w:tc>
        <w:tc>
          <w:tcPr>
            <w:tcW w:w="1709" w:type="dxa"/>
            <w:tcBorders>
              <w:top w:val="single" w:sz="4" w:space="0" w:color="auto"/>
            </w:tcBorders>
            <w:vAlign w:val="center"/>
          </w:tcPr>
          <w:p w14:paraId="09A12A54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</w:tr>
      <w:tr w:rsidR="006278BF" w:rsidRPr="00396B69" w14:paraId="7DE24970" w14:textId="77777777" w:rsidTr="006278BF">
        <w:tc>
          <w:tcPr>
            <w:tcW w:w="1550" w:type="dxa"/>
            <w:vAlign w:val="center"/>
          </w:tcPr>
          <w:p w14:paraId="16EF5380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Ni:P = 1:1</w:t>
            </w:r>
          </w:p>
        </w:tc>
        <w:tc>
          <w:tcPr>
            <w:tcW w:w="2690" w:type="dxa"/>
            <w:vAlign w:val="center"/>
          </w:tcPr>
          <w:p w14:paraId="766301EE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4.0</w:t>
            </w:r>
          </w:p>
        </w:tc>
        <w:tc>
          <w:tcPr>
            <w:tcW w:w="1709" w:type="dxa"/>
            <w:vAlign w:val="center"/>
          </w:tcPr>
          <w:p w14:paraId="4F4DFCA6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0.3</w:t>
            </w:r>
          </w:p>
        </w:tc>
      </w:tr>
      <w:tr w:rsidR="006278BF" w:rsidRPr="00396B69" w14:paraId="3F9D2DCB" w14:textId="77777777" w:rsidTr="006278BF">
        <w:tc>
          <w:tcPr>
            <w:tcW w:w="1550" w:type="dxa"/>
            <w:vAlign w:val="center"/>
          </w:tcPr>
          <w:p w14:paraId="6D28456C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Ni:P = 2:1</w:t>
            </w:r>
          </w:p>
        </w:tc>
        <w:tc>
          <w:tcPr>
            <w:tcW w:w="2690" w:type="dxa"/>
            <w:vAlign w:val="center"/>
          </w:tcPr>
          <w:p w14:paraId="3CFC2444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10.0</w:t>
            </w:r>
          </w:p>
        </w:tc>
        <w:tc>
          <w:tcPr>
            <w:tcW w:w="1709" w:type="dxa"/>
            <w:vAlign w:val="center"/>
          </w:tcPr>
          <w:p w14:paraId="30080B10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0.1</w:t>
            </w:r>
          </w:p>
        </w:tc>
      </w:tr>
      <w:tr w:rsidR="006278BF" w:rsidRPr="00396B69" w14:paraId="50EC5C16" w14:textId="77777777" w:rsidTr="006278BF">
        <w:tc>
          <w:tcPr>
            <w:tcW w:w="1550" w:type="dxa"/>
            <w:vAlign w:val="center"/>
          </w:tcPr>
          <w:p w14:paraId="0BF29B71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Ni:P = 3:1</w:t>
            </w:r>
          </w:p>
        </w:tc>
        <w:tc>
          <w:tcPr>
            <w:tcW w:w="2690" w:type="dxa"/>
            <w:vAlign w:val="center"/>
          </w:tcPr>
          <w:p w14:paraId="7541F798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7.2</w:t>
            </w:r>
          </w:p>
        </w:tc>
        <w:tc>
          <w:tcPr>
            <w:tcW w:w="1709" w:type="dxa"/>
            <w:vAlign w:val="center"/>
          </w:tcPr>
          <w:p w14:paraId="7EC46F3C" w14:textId="77777777" w:rsidR="006278BF" w:rsidRPr="00396B69" w:rsidRDefault="006278BF" w:rsidP="00C041B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396B69"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</w:p>
        </w:tc>
      </w:tr>
    </w:tbl>
    <w:p w14:paraId="48DE7A26" w14:textId="70204BA4" w:rsidR="003C6D84" w:rsidRDefault="003C6D8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B8E0974" w14:textId="15306385" w:rsidR="00500A18" w:rsidRDefault="00500A1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C669C9C" w14:textId="77777777" w:rsidR="0098611E" w:rsidRDefault="0098611E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40E4AD2" w14:textId="5EFDA1A1" w:rsidR="00500A18" w:rsidRDefault="003C6D84" w:rsidP="00500A18">
      <w:pPr>
        <w:spacing w:after="0"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r w:rsidRPr="003C6D84">
        <w:rPr>
          <w:rFonts w:ascii="Times New Roman" w:hAnsi="Times New Roman" w:cs="Times New Roman"/>
          <w:b/>
          <w:bCs/>
          <w:sz w:val="18"/>
          <w:szCs w:val="18"/>
        </w:rPr>
        <w:lastRenderedPageBreak/>
        <w:t>Table S</w:t>
      </w:r>
      <w:bookmarkEnd w:id="1"/>
      <w:r w:rsidR="00567A16">
        <w:rPr>
          <w:rFonts w:ascii="Times New Roman" w:hAnsi="Times New Roman" w:cs="Times New Roman"/>
          <w:b/>
          <w:bCs/>
          <w:sz w:val="18"/>
          <w:szCs w:val="18"/>
        </w:rPr>
        <w:t>4</w:t>
      </w:r>
    </w:p>
    <w:p w14:paraId="5015540F" w14:textId="398759AF" w:rsidR="0028267F" w:rsidRPr="00500A18" w:rsidRDefault="003C6D8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  <w:r w:rsidRPr="003C6D84">
        <w:rPr>
          <w:rFonts w:ascii="Times New Roman" w:hAnsi="Times New Roman" w:cs="Times New Roman"/>
          <w:sz w:val="18"/>
          <w:szCs w:val="18"/>
        </w:rPr>
        <w:t>Peak positions of theoretical and experimental XANES spectra of different nickel phosphide with experimental Sample Ni-P/SiO</w:t>
      </w:r>
      <w:r w:rsidRPr="003C6D84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3C6D84">
        <w:rPr>
          <w:rFonts w:ascii="Times New Roman" w:hAnsi="Times New Roman" w:cs="Times New Roman"/>
          <w:sz w:val="18"/>
          <w:szCs w:val="18"/>
        </w:rPr>
        <w:t xml:space="preserve"> (Ni:P</w:t>
      </w:r>
      <w:r w:rsidR="00B17E8C">
        <w:rPr>
          <w:rFonts w:ascii="Times New Roman" w:hAnsi="Times New Roman" w:cs="Times New Roman"/>
          <w:sz w:val="18"/>
          <w:szCs w:val="18"/>
        </w:rPr>
        <w:t xml:space="preserve"> </w:t>
      </w:r>
      <w:r w:rsidRPr="003C6D84">
        <w:rPr>
          <w:rFonts w:ascii="Times New Roman" w:hAnsi="Times New Roman" w:cs="Times New Roman"/>
          <w:sz w:val="18"/>
          <w:szCs w:val="18"/>
        </w:rPr>
        <w:t>=</w:t>
      </w:r>
      <w:r w:rsidR="00B17E8C">
        <w:rPr>
          <w:rFonts w:ascii="Times New Roman" w:hAnsi="Times New Roman" w:cs="Times New Roman"/>
          <w:sz w:val="18"/>
          <w:szCs w:val="18"/>
        </w:rPr>
        <w:t xml:space="preserve"> </w:t>
      </w:r>
      <w:r w:rsidRPr="003C6D84">
        <w:rPr>
          <w:rFonts w:ascii="Times New Roman" w:hAnsi="Times New Roman" w:cs="Times New Roman"/>
          <w:sz w:val="18"/>
          <w:szCs w:val="18"/>
        </w:rPr>
        <w:t>1:1).</w:t>
      </w:r>
    </w:p>
    <w:p w14:paraId="7A2F0A07" w14:textId="3CB8335C" w:rsidR="0028267F" w:rsidRPr="00CA5DBF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color w:val="000000" w:themeColor="text1"/>
          <w:sz w:val="18"/>
          <w:szCs w:val="18"/>
          <w:shd w:val="clear" w:color="auto" w:fill="FFFFFF"/>
        </w:rPr>
      </w:pPr>
      <w:r w:rsidRPr="00CA5DBF">
        <w:rPr>
          <w:rFonts w:ascii="Times New Roman" w:hAnsi="Times New Roman" w:cs="Times New Roman"/>
          <w:noProof/>
          <w:sz w:val="18"/>
          <w:szCs w:val="18"/>
          <w:lang w:val="en-GB" w:eastAsia="en-GB"/>
        </w:rPr>
        <mc:AlternateContent>
          <mc:Choice Requires="wps">
            <w:drawing>
              <wp:anchor distT="45720" distB="45720" distL="114300" distR="114300" simplePos="0" relativeHeight="251651584" behindDoc="0" locked="0" layoutInCell="1" allowOverlap="1" wp14:anchorId="7DA1840A" wp14:editId="5DE6F614">
                <wp:simplePos x="0" y="0"/>
                <wp:positionH relativeFrom="column">
                  <wp:posOffset>428556</wp:posOffset>
                </wp:positionH>
                <wp:positionV relativeFrom="paragraph">
                  <wp:posOffset>0</wp:posOffset>
                </wp:positionV>
                <wp:extent cx="5547995" cy="7309485"/>
                <wp:effectExtent l="0" t="0" r="0" b="5715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47995" cy="73094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0501B9" w14:textId="54F19C92" w:rsidR="00F1547F" w:rsidRPr="003C6D84" w:rsidRDefault="00F1547F" w:rsidP="003C6D84">
                            <w:pPr>
                              <w:spacing w:line="0" w:lineRule="atLeast"/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</w:p>
                          <w:tbl>
                            <w:tblPr>
                              <w:tblStyle w:val="TableGrid"/>
                              <w:tblW w:w="0" w:type="auto"/>
                              <w:tblInd w:w="-5" w:type="dxa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2734"/>
                              <w:gridCol w:w="2734"/>
                              <w:gridCol w:w="2721"/>
                            </w:tblGrid>
                            <w:tr w:rsidR="00F1547F" w:rsidRPr="006E4446" w14:paraId="6243A299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23200A33" w14:textId="77777777" w:rsidR="00F1547F" w:rsidRPr="00A30849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A30849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1F3400E6" w14:textId="77777777" w:rsidR="00F1547F" w:rsidRPr="00A30849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A30849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FEFF8 Ni</w:t>
                                  </w:r>
                                  <w:r w:rsidRPr="00A30849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2</w:t>
                                  </w:r>
                                  <w:r w:rsidRPr="00A30849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P (eV)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29133E24" w14:textId="77777777" w:rsidR="00F1547F" w:rsidRPr="00A30849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A30849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5D01508D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57C1B846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3DC73676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E812F53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0</w:t>
                                  </w:r>
                                </w:p>
                              </w:tc>
                            </w:tr>
                            <w:tr w:rsidR="00F1547F" w:rsidRPr="006E4446" w14:paraId="3D4FC4D0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167C236B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33676C74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40.1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21B87AE7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0.4</w:t>
                                  </w:r>
                                </w:p>
                              </w:tc>
                            </w:tr>
                            <w:tr w:rsidR="00F1547F" w:rsidRPr="006E4446" w14:paraId="5C6D8DBA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83E31AF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4504E36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7950F01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0</w:t>
                                  </w:r>
                                </w:p>
                              </w:tc>
                            </w:tr>
                            <w:tr w:rsidR="00F1547F" w:rsidRPr="006E4446" w14:paraId="201F8F35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19B40379" w14:textId="77777777" w:rsidR="00F1547F" w:rsidRPr="002F6455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29F5F8A6" w14:textId="77777777" w:rsidR="00F1547F" w:rsidRPr="002F6455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FEFF8 NiP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2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5C50BAEA" w14:textId="77777777" w:rsidR="00F1547F" w:rsidRPr="002F6455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3CD86801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75C5A2D1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3A041F77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5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4B37F5AA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2</w:t>
                                  </w:r>
                                </w:p>
                              </w:tc>
                            </w:tr>
                            <w:tr w:rsidR="00F1547F" w:rsidRPr="006E4446" w14:paraId="4354D341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551AC1C2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7E880FAE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6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44CE8F1B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1</w:t>
                                  </w:r>
                                </w:p>
                              </w:tc>
                            </w:tr>
                            <w:tr w:rsidR="00F1547F" w:rsidRPr="006E4446" w14:paraId="564765A7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2839334A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5716D15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44.0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5B72983E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10.7</w:t>
                                  </w:r>
                                </w:p>
                              </w:tc>
                            </w:tr>
                            <w:tr w:rsidR="00F1547F" w:rsidRPr="006E4446" w14:paraId="4A34B0A1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5B588A8F" w14:textId="77777777" w:rsidR="00F1547F" w:rsidRPr="002F6455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6EC87360" w14:textId="77777777" w:rsidR="00F1547F" w:rsidRPr="002F6455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 xml:space="preserve">FEFF8 </w:t>
                                  </w:r>
                                  <w:proofErr w:type="spellStart"/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NiP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1AFF2B81" w14:textId="77777777" w:rsidR="00F1547F" w:rsidRPr="002F6455" w:rsidRDefault="00F1547F" w:rsidP="009B478C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58ED3F7B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6268F63D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6FBB759F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8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059C5172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0.1</w:t>
                                  </w:r>
                                </w:p>
                              </w:tc>
                            </w:tr>
                            <w:tr w:rsidR="00F1547F" w:rsidRPr="006E4446" w14:paraId="0997B913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20A92CF3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152E22E6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42.3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25FD8302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2.6</w:t>
                                  </w:r>
                                </w:p>
                              </w:tc>
                            </w:tr>
                            <w:tr w:rsidR="00F1547F" w:rsidRPr="006E4446" w14:paraId="0768EEF1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1CA3BD1C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509A9F48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5.8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56DD6B44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1.1</w:t>
                                  </w:r>
                                </w:p>
                              </w:tc>
                            </w:tr>
                            <w:tr w:rsidR="00F1547F" w:rsidRPr="006E4446" w14:paraId="7C868E48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293B0FF4" w14:textId="77777777" w:rsidR="00F1547F" w:rsidRPr="002F6455" w:rsidRDefault="00F1547F" w:rsidP="002C05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59DFD1F0" w14:textId="77777777" w:rsidR="00F1547F" w:rsidRPr="002F6455" w:rsidRDefault="00F1547F" w:rsidP="002C05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FEFF8 Ni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5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P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4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7A85DD45" w14:textId="77777777" w:rsidR="00F1547F" w:rsidRPr="002F6455" w:rsidRDefault="00F1547F" w:rsidP="002C05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52A1BB90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510D67DA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0A55EE3D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6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DA15E0C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1</w:t>
                                  </w:r>
                                </w:p>
                              </w:tc>
                            </w:tr>
                            <w:tr w:rsidR="00F1547F" w:rsidRPr="006E4446" w14:paraId="57F9C56B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21A56EE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629CB430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43.5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30B98395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3.8</w:t>
                                  </w:r>
                                </w:p>
                              </w:tc>
                            </w:tr>
                            <w:tr w:rsidR="00F1547F" w:rsidRPr="006E4446" w14:paraId="7442F161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24176EFE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209C6F0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6.0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3C21B5A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1.3</w:t>
                                  </w:r>
                                </w:p>
                              </w:tc>
                            </w:tr>
                            <w:tr w:rsidR="00F1547F" w:rsidRPr="006E4446" w14:paraId="1B3EEBAC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2FD58CA0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2E809298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FEFF8 NiP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3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 xml:space="preserve"> 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15849B1A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0CE9AAD3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57E3D3F0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5A468FB4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5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6003CD5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2</w:t>
                                  </w:r>
                                </w:p>
                              </w:tc>
                            </w:tr>
                            <w:tr w:rsidR="00F1547F" w:rsidRPr="006E4446" w14:paraId="1B7D819C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7B4B0BCF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0910F605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43.0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6ABACDFE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3.3</w:t>
                                  </w:r>
                                </w:p>
                              </w:tc>
                            </w:tr>
                            <w:tr w:rsidR="00F1547F" w:rsidRPr="006E4446" w14:paraId="38694B8E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8E20C92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53092124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2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04955B2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5</w:t>
                                  </w:r>
                                </w:p>
                              </w:tc>
                            </w:tr>
                            <w:tr w:rsidR="00F1547F" w:rsidRPr="006E4446" w14:paraId="7327E1F6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1CA20755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0EFFFA3C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FEFF8 Ni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12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P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0D2F85AC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7162ABB4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5C148956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1AE5828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1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1CD7086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6</w:t>
                                  </w:r>
                                </w:p>
                              </w:tc>
                            </w:tr>
                            <w:tr w:rsidR="00F1547F" w:rsidRPr="006E4446" w14:paraId="6AE8E72F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71620F4D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59F1E100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7.8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2F51A9B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1.9</w:t>
                                  </w:r>
                                </w:p>
                              </w:tc>
                            </w:tr>
                            <w:tr w:rsidR="00F1547F" w:rsidRPr="006E4446" w14:paraId="66BCC45C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03F9F322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26F118F9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8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A57D616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0.1</w:t>
                                  </w:r>
                                </w:p>
                              </w:tc>
                            </w:tr>
                            <w:tr w:rsidR="00F1547F" w:rsidRPr="006E4446" w14:paraId="29626F18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47D1F262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Exp Ni:P = 1:1 (eV)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5C4C6773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FEFF8 Ni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  <w:vertAlign w:val="subscript"/>
                                    </w:rPr>
                                    <w:t>3</w:t>
                                  </w: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P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E7E6E6" w:themeFill="background2"/>
                                </w:tcPr>
                                <w:p w14:paraId="7A299C69" w14:textId="77777777" w:rsidR="00F1547F" w:rsidRPr="002F6455" w:rsidRDefault="00F1547F" w:rsidP="00484067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</w:pPr>
                                  <w:r w:rsidRPr="002F6455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18"/>
                                      <w:szCs w:val="18"/>
                                    </w:rPr>
                                    <w:t>ΔE (eV)</w:t>
                                  </w:r>
                                </w:p>
                              </w:tc>
                            </w:tr>
                            <w:tr w:rsidR="00F1547F" w:rsidRPr="006E4446" w14:paraId="691F55C5" w14:textId="77777777" w:rsidTr="00A20167"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404CA471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574D49C8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2.8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4B14697A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0.1</w:t>
                                  </w:r>
                                </w:p>
                              </w:tc>
                            </w:tr>
                            <w:tr w:rsidR="00F1547F" w:rsidRPr="006E4446" w14:paraId="66A2F31F" w14:textId="77777777" w:rsidTr="00A20167">
                              <w:tc>
                                <w:tcPr>
                                  <w:tcW w:w="2734" w:type="dxa"/>
                                </w:tcPr>
                                <w:p w14:paraId="722A4858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39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</w:tcPr>
                                <w:p w14:paraId="5B2659BE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43.7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vAlign w:val="center"/>
                                </w:tcPr>
                                <w:p w14:paraId="694DBEF0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4.0</w:t>
                                  </w:r>
                                </w:p>
                              </w:tc>
                            </w:tr>
                            <w:tr w:rsidR="00F1547F" w:rsidRPr="006E4446" w14:paraId="31C527CA" w14:textId="77777777" w:rsidTr="00A20167"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1455E8B8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7</w:t>
                                  </w:r>
                                </w:p>
                              </w:tc>
                              <w:tc>
                                <w:tcPr>
                                  <w:tcW w:w="2734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ECDA95E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8354.9</w:t>
                                  </w:r>
                                </w:p>
                              </w:tc>
                              <w:tc>
                                <w:tcPr>
                                  <w:tcW w:w="2721" w:type="dxa"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2E762C5" w14:textId="77777777" w:rsidR="00F1547F" w:rsidRPr="006E4446" w:rsidRDefault="00F1547F" w:rsidP="007047B4">
                                  <w:pPr>
                                    <w:ind w:left="200"/>
                                    <w:jc w:val="center"/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 w:rsidRPr="006E4446">
                                    <w:rPr>
                                      <w:rFonts w:ascii="Times New Roman" w:hAnsi="Times New Roman" w:cs="Times New Roman"/>
                                      <w:color w:val="000000"/>
                                      <w:sz w:val="18"/>
                                      <w:szCs w:val="18"/>
                                    </w:rPr>
                                    <w:t>-0.2</w:t>
                                  </w:r>
                                </w:p>
                              </w:tc>
                            </w:tr>
                          </w:tbl>
                          <w:p w14:paraId="73942C8C" w14:textId="07676115" w:rsidR="00F1547F" w:rsidRPr="006E4446" w:rsidRDefault="00F1547F" w:rsidP="0028267F">
                            <w:pPr>
                              <w:spacing w:line="276" w:lineRule="auto"/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 xml:space="preserve">* Peak position estimated error 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sz w:val="16"/>
                                  <w:szCs w:val="16"/>
                                </w:rPr>
                                <m:t>±0.4</m:t>
                              </m:r>
                            </m:oMath>
                            <w:r w:rsidRPr="006E4446">
                              <w:rPr>
                                <w:rFonts w:ascii="Times New Roman" w:hAnsi="Times New Roman" w:cs="Times New Roman"/>
                                <w:sz w:val="16"/>
                                <w:szCs w:val="16"/>
                              </w:rPr>
                              <w:t>.</w:t>
                            </w:r>
                          </w:p>
                          <w:p w14:paraId="167DF198" w14:textId="77777777" w:rsidR="00F1547F" w:rsidRPr="005D67CF" w:rsidRDefault="00F1547F" w:rsidP="0028267F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78AA1C12" w14:textId="77777777" w:rsidR="00F1547F" w:rsidRPr="005D67CF" w:rsidRDefault="00F1547F" w:rsidP="0028267F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DA1840A" id="_x0000_s1045" type="#_x0000_t202" style="position:absolute;left:0;text-align:left;margin-left:33.75pt;margin-top:0;width:436.85pt;height:575.55pt;z-index:2516515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" stroked="f">
                <v:textbox>
                  <w:txbxContent>
                    <w:p w14:paraId="680501B9" w14:textId="54F19C92" w:rsidR="00F1547F" w:rsidRPr="003C6D84" w:rsidRDefault="00F1547F" w:rsidP="003C6D84">
                      <w:pPr>
                        <w:spacing w:line="0" w:lineRule="atLeast"/>
                        <w:jc w:val="both"/>
                        <w:rPr>
                          <w:rFonts w:ascii="Times New Roman" w:hAnsi="Times New Roman" w:cs="Times New Roman"/>
                          <w:b/>
                          <w:bCs/>
                          <w:sz w:val="18"/>
                          <w:szCs w:val="18"/>
                        </w:rPr>
                      </w:pPr>
                    </w:p>
                    <w:tbl>
                      <w:tblPr>
                        <w:tblStyle w:val="TableGrid"/>
                        <w:tblW w:w="0" w:type="auto"/>
                        <w:tblInd w:w="-5" w:type="dxa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2734"/>
                        <w:gridCol w:w="2734"/>
                        <w:gridCol w:w="2721"/>
                      </w:tblGrid>
                      <w:tr w:rsidR="00F1547F" w:rsidRPr="006E4446" w14:paraId="6243A299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23200A33" w14:textId="77777777" w:rsidR="00F1547F" w:rsidRPr="00A30849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A3084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1F3400E6" w14:textId="77777777" w:rsidR="00F1547F" w:rsidRPr="00A30849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A3084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EFF8 Ni</w:t>
                            </w:r>
                            <w:r w:rsidRPr="00A3084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A3084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P (eV)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29133E24" w14:textId="77777777" w:rsidR="00F1547F" w:rsidRPr="00A30849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A30849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5D01508D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57C1B846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3DC73676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E812F53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0</w:t>
                            </w:r>
                          </w:p>
                        </w:tc>
                      </w:tr>
                      <w:tr w:rsidR="00F1547F" w:rsidRPr="006E4446" w14:paraId="3D4FC4D0" w14:textId="77777777" w:rsidTr="00A20167">
                        <w:tc>
                          <w:tcPr>
                            <w:tcW w:w="2734" w:type="dxa"/>
                          </w:tcPr>
                          <w:p w14:paraId="167C236B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33676C74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40.1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21B87AE7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0.4</w:t>
                            </w:r>
                          </w:p>
                        </w:tc>
                      </w:tr>
                      <w:tr w:rsidR="00F1547F" w:rsidRPr="006E4446" w14:paraId="5C6D8DBA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383E31AF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4504E36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67950F01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0</w:t>
                            </w:r>
                          </w:p>
                        </w:tc>
                      </w:tr>
                      <w:tr w:rsidR="00F1547F" w:rsidRPr="006E4446" w14:paraId="201F8F35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19B40379" w14:textId="77777777" w:rsidR="00F1547F" w:rsidRPr="002F6455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29F5F8A6" w14:textId="77777777" w:rsidR="00F1547F" w:rsidRPr="002F6455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EFF8 NiP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5C50BAEA" w14:textId="77777777" w:rsidR="00F1547F" w:rsidRPr="002F6455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3CD86801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75C5A2D1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3A041F77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5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4B37F5AA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2</w:t>
                            </w:r>
                          </w:p>
                        </w:tc>
                      </w:tr>
                      <w:tr w:rsidR="00F1547F" w:rsidRPr="006E4446" w14:paraId="4354D341" w14:textId="77777777" w:rsidTr="00A20167">
                        <w:tc>
                          <w:tcPr>
                            <w:tcW w:w="2734" w:type="dxa"/>
                          </w:tcPr>
                          <w:p w14:paraId="551AC1C2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7E880FAE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6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44CE8F1B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1</w:t>
                            </w:r>
                          </w:p>
                        </w:tc>
                      </w:tr>
                      <w:tr w:rsidR="00F1547F" w:rsidRPr="006E4446" w14:paraId="564765A7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2839334A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35716D15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44.0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5B72983E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10.7</w:t>
                            </w:r>
                          </w:p>
                        </w:tc>
                      </w:tr>
                      <w:tr w:rsidR="00F1547F" w:rsidRPr="006E4446" w14:paraId="4A34B0A1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5B588A8F" w14:textId="77777777" w:rsidR="00F1547F" w:rsidRPr="002F6455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6EC87360" w14:textId="77777777" w:rsidR="00F1547F" w:rsidRPr="002F6455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FEFF8 </w:t>
                            </w:r>
                            <w:proofErr w:type="spellStart"/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NiP</w:t>
                            </w:r>
                            <w:proofErr w:type="spellEnd"/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1AFF2B81" w14:textId="77777777" w:rsidR="00F1547F" w:rsidRPr="002F6455" w:rsidRDefault="00F1547F" w:rsidP="009B478C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58ED3F7B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6268F63D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6FBB759F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8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059C5172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0.1</w:t>
                            </w:r>
                          </w:p>
                        </w:tc>
                      </w:tr>
                      <w:tr w:rsidR="00F1547F" w:rsidRPr="006E4446" w14:paraId="0997B913" w14:textId="77777777" w:rsidTr="00A20167">
                        <w:tc>
                          <w:tcPr>
                            <w:tcW w:w="2734" w:type="dxa"/>
                          </w:tcPr>
                          <w:p w14:paraId="20A92CF3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152E22E6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42.3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25FD8302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2.6</w:t>
                            </w:r>
                          </w:p>
                        </w:tc>
                      </w:tr>
                      <w:tr w:rsidR="00F1547F" w:rsidRPr="006E4446" w14:paraId="0768EEF1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1CA3BD1C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509A9F48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5.8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56DD6B44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1.1</w:t>
                            </w:r>
                          </w:p>
                        </w:tc>
                      </w:tr>
                      <w:tr w:rsidR="00F1547F" w:rsidRPr="006E4446" w14:paraId="7C868E48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293B0FF4" w14:textId="77777777" w:rsidR="00F1547F" w:rsidRPr="002F6455" w:rsidRDefault="00F1547F" w:rsidP="002C05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59DFD1F0" w14:textId="77777777" w:rsidR="00F1547F" w:rsidRPr="002F6455" w:rsidRDefault="00F1547F" w:rsidP="002C05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EFF8 Ni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5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P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4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7A85DD45" w14:textId="77777777" w:rsidR="00F1547F" w:rsidRPr="002F6455" w:rsidRDefault="00F1547F" w:rsidP="002C05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52A1BB90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510D67DA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0A55EE3D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6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DA15E0C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1</w:t>
                            </w:r>
                          </w:p>
                        </w:tc>
                      </w:tr>
                      <w:tr w:rsidR="00F1547F" w:rsidRPr="006E4446" w14:paraId="57F9C56B" w14:textId="77777777" w:rsidTr="00A20167">
                        <w:tc>
                          <w:tcPr>
                            <w:tcW w:w="2734" w:type="dxa"/>
                          </w:tcPr>
                          <w:p w14:paraId="21A56EE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629CB430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43.5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30B98395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3.8</w:t>
                            </w:r>
                          </w:p>
                        </w:tc>
                      </w:tr>
                      <w:tr w:rsidR="00F1547F" w:rsidRPr="006E4446" w14:paraId="7442F161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24176EFE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3209C6F0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6.0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3C21B5A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1.3</w:t>
                            </w:r>
                          </w:p>
                        </w:tc>
                      </w:tr>
                      <w:tr w:rsidR="00F1547F" w:rsidRPr="006E4446" w14:paraId="1B3EEBAC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2FD58CA0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2E809298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EFF8 NiP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3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 xml:space="preserve"> 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15849B1A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0CE9AAD3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57E3D3F0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5A468FB4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5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6003CD5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2</w:t>
                            </w:r>
                          </w:p>
                        </w:tc>
                      </w:tr>
                      <w:tr w:rsidR="00F1547F" w:rsidRPr="006E4446" w14:paraId="1B7D819C" w14:textId="77777777" w:rsidTr="00A20167">
                        <w:tc>
                          <w:tcPr>
                            <w:tcW w:w="2734" w:type="dxa"/>
                          </w:tcPr>
                          <w:p w14:paraId="7B4B0BCF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0910F605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43.0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6ABACDFE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3.3</w:t>
                            </w:r>
                          </w:p>
                        </w:tc>
                      </w:tr>
                      <w:tr w:rsidR="00F1547F" w:rsidRPr="006E4446" w14:paraId="38694B8E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38E20C92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53092124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2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204955B2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5</w:t>
                            </w:r>
                          </w:p>
                        </w:tc>
                      </w:tr>
                      <w:tr w:rsidR="00F1547F" w:rsidRPr="006E4446" w14:paraId="7327E1F6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1CA20755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0EFFFA3C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EFF8 Ni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12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P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0D2F85AC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7162ABB4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5C148956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1AE5828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1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1CD7086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6</w:t>
                            </w:r>
                          </w:p>
                        </w:tc>
                      </w:tr>
                      <w:tr w:rsidR="00F1547F" w:rsidRPr="006E4446" w14:paraId="6AE8E72F" w14:textId="77777777" w:rsidTr="00A20167">
                        <w:tc>
                          <w:tcPr>
                            <w:tcW w:w="2734" w:type="dxa"/>
                          </w:tcPr>
                          <w:p w14:paraId="71620F4D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59F1E100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7.8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2F51A9B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1.9</w:t>
                            </w:r>
                          </w:p>
                        </w:tc>
                      </w:tr>
                      <w:tr w:rsidR="00F1547F" w:rsidRPr="006E4446" w14:paraId="66BCC45C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03F9F322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26F118F9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8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0A57D616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0.1</w:t>
                            </w:r>
                          </w:p>
                        </w:tc>
                      </w:tr>
                      <w:tr w:rsidR="00F1547F" w:rsidRPr="006E4446" w14:paraId="29626F18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47D1F262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Exp Ni:P = 1:1 (eV)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5C4C6773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FEFF8 Ni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  <w:vertAlign w:val="subscript"/>
                              </w:rPr>
                              <w:t>3</w:t>
                            </w: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P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E7E6E6" w:themeFill="background2"/>
                          </w:tcPr>
                          <w:p w14:paraId="7A299C69" w14:textId="77777777" w:rsidR="00F1547F" w:rsidRPr="002F6455" w:rsidRDefault="00F1547F" w:rsidP="00484067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</w:pPr>
                            <w:r w:rsidRPr="002F6455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18"/>
                                <w:szCs w:val="18"/>
                              </w:rPr>
                              <w:t>ΔE (eV)</w:t>
                            </w:r>
                          </w:p>
                        </w:tc>
                      </w:tr>
                      <w:tr w:rsidR="00F1547F" w:rsidRPr="006E4446" w14:paraId="691F55C5" w14:textId="77777777" w:rsidTr="00A20167"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404CA471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top w:val="single" w:sz="4" w:space="0" w:color="auto"/>
                            </w:tcBorders>
                          </w:tcPr>
                          <w:p w14:paraId="574D49C8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2.8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4B14697A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0.1</w:t>
                            </w:r>
                          </w:p>
                        </w:tc>
                      </w:tr>
                      <w:tr w:rsidR="00F1547F" w:rsidRPr="006E4446" w14:paraId="66A2F31F" w14:textId="77777777" w:rsidTr="00A20167">
                        <w:tc>
                          <w:tcPr>
                            <w:tcW w:w="2734" w:type="dxa"/>
                          </w:tcPr>
                          <w:p w14:paraId="722A4858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39.7</w:t>
                            </w:r>
                          </w:p>
                        </w:tc>
                        <w:tc>
                          <w:tcPr>
                            <w:tcW w:w="2734" w:type="dxa"/>
                          </w:tcPr>
                          <w:p w14:paraId="5B2659BE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43.7</w:t>
                            </w:r>
                          </w:p>
                        </w:tc>
                        <w:tc>
                          <w:tcPr>
                            <w:tcW w:w="2721" w:type="dxa"/>
                            <w:vAlign w:val="center"/>
                          </w:tcPr>
                          <w:p w14:paraId="694DBEF0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4.0</w:t>
                            </w:r>
                          </w:p>
                        </w:tc>
                      </w:tr>
                      <w:tr w:rsidR="00F1547F" w:rsidRPr="006E4446" w14:paraId="31C527CA" w14:textId="77777777" w:rsidTr="00A20167"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1455E8B8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7</w:t>
                            </w:r>
                          </w:p>
                        </w:tc>
                        <w:tc>
                          <w:tcPr>
                            <w:tcW w:w="2734" w:type="dxa"/>
                            <w:tcBorders>
                              <w:bottom w:val="single" w:sz="4" w:space="0" w:color="auto"/>
                            </w:tcBorders>
                          </w:tcPr>
                          <w:p w14:paraId="3ECDA95E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8354.9</w:t>
                            </w:r>
                          </w:p>
                        </w:tc>
                        <w:tc>
                          <w:tcPr>
                            <w:tcW w:w="2721" w:type="dxa"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72E762C5" w14:textId="77777777" w:rsidR="00F1547F" w:rsidRPr="006E4446" w:rsidRDefault="00F1547F" w:rsidP="007047B4">
                            <w:pPr>
                              <w:ind w:left="200"/>
                              <w:jc w:val="center"/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 w:rsidRPr="006E4446">
                              <w:rPr>
                                <w:rFonts w:ascii="Times New Roman" w:hAnsi="Times New Roman" w:cs="Times New Roman"/>
                                <w:color w:val="000000"/>
                                <w:sz w:val="18"/>
                                <w:szCs w:val="18"/>
                              </w:rPr>
                              <w:t>-0.2</w:t>
                            </w:r>
                          </w:p>
                        </w:tc>
                      </w:tr>
                    </w:tbl>
                    <w:p w14:paraId="73942C8C" w14:textId="07676115" w:rsidR="00F1547F" w:rsidRPr="006E4446" w:rsidRDefault="00F1547F" w:rsidP="0028267F">
                      <w:pPr>
                        <w:spacing w:line="276" w:lineRule="auto"/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</w:pPr>
                      <w:r w:rsidRPr="006E4446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 xml:space="preserve">* Peak position estimated error </w:t>
                      </w:r>
                      <m:oMath>
                        <m:r>
                          <w:rPr>
                            <w:rFonts w:ascii="Cambria Math" w:hAnsi="Cambria Math" w:cs="Times New Roman"/>
                            <w:sz w:val="16"/>
                            <w:szCs w:val="16"/>
                          </w:rPr>
                          <m:t>±0.4</m:t>
                        </m:r>
                      </m:oMath>
                      <w:r w:rsidRPr="006E4446">
                        <w:rPr>
                          <w:rFonts w:ascii="Times New Roman" w:hAnsi="Times New Roman" w:cs="Times New Roman"/>
                          <w:sz w:val="16"/>
                          <w:szCs w:val="16"/>
                        </w:rPr>
                        <w:t>.</w:t>
                      </w:r>
                    </w:p>
                    <w:p w14:paraId="167DF198" w14:textId="77777777" w:rsidR="00F1547F" w:rsidRPr="005D67CF" w:rsidRDefault="00F1547F" w:rsidP="0028267F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78AA1C12" w14:textId="77777777" w:rsidR="00F1547F" w:rsidRPr="005D67CF" w:rsidRDefault="00F1547F" w:rsidP="0028267F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BA57D7E" w14:textId="77777777" w:rsidR="008F3738" w:rsidRPr="00CA5DBF" w:rsidRDefault="008F373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17898E7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D670940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B705E13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ABCF698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CEFBC73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DDC4400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23EEDC5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FAB5791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B2BF200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C69BE94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D225A66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09F6C3E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9D6C179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6753D14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AD711BC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818C4F8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4BDADFE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1818F3B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0DE3F59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FBE3700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72DD9E1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59786A7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869C4F4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BDEB0BA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0C0D4E3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16AABBD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03034A9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6D42B08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4D48FF2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0170A2A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2DF1D0C" w14:textId="77777777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72C57839" w14:textId="584261AB" w:rsidR="006E4446" w:rsidRDefault="006E4446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5A9B311" w14:textId="77777777" w:rsidR="00500A18" w:rsidRDefault="00500A1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62547DD" w14:textId="77777777" w:rsidR="00030A91" w:rsidRDefault="00030A91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E773CF5" w14:textId="08B51D6A" w:rsidR="006E4446" w:rsidRDefault="00A57B77" w:rsidP="00500A18">
      <w:pPr>
        <w:spacing w:after="0"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sz w:val="18"/>
          <w:szCs w:val="18"/>
        </w:rPr>
        <w:lastRenderedPageBreak/>
        <w:t>Table S</w:t>
      </w:r>
      <w:r w:rsidR="00567A16">
        <w:rPr>
          <w:rFonts w:ascii="Times New Roman" w:hAnsi="Times New Roman" w:cs="Times New Roman"/>
          <w:b/>
          <w:bCs/>
          <w:sz w:val="18"/>
          <w:szCs w:val="18"/>
        </w:rPr>
        <w:t>5</w:t>
      </w:r>
      <w:r w:rsidRPr="00CA5DBF">
        <w:rPr>
          <w:rFonts w:ascii="Times New Roman" w:hAnsi="Times New Roman" w:cs="Times New Roman"/>
          <w:sz w:val="18"/>
          <w:szCs w:val="18"/>
        </w:rPr>
        <w:t xml:space="preserve"> </w:t>
      </w:r>
    </w:p>
    <w:p w14:paraId="3D3BC9E4" w14:textId="5A7542E7" w:rsidR="00D82F8E" w:rsidRDefault="00A029D0" w:rsidP="002A0C13">
      <w:pPr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t>P</w:t>
      </w:r>
      <w:r w:rsidR="007218D5" w:rsidRPr="00CA5DBF">
        <w:rPr>
          <w:rFonts w:ascii="Times New Roman" w:hAnsi="Times New Roman" w:cs="Times New Roman"/>
          <w:sz w:val="18"/>
          <w:szCs w:val="18"/>
        </w:rPr>
        <w:t>eak position</w:t>
      </w:r>
      <w:r w:rsidRPr="00CA5DBF">
        <w:rPr>
          <w:rFonts w:ascii="Times New Roman" w:hAnsi="Times New Roman" w:cs="Times New Roman"/>
          <w:sz w:val="18"/>
          <w:szCs w:val="18"/>
        </w:rPr>
        <w:t>s</w:t>
      </w:r>
      <w:r w:rsidR="007218D5" w:rsidRPr="00CA5DBF">
        <w:rPr>
          <w:rFonts w:ascii="Times New Roman" w:hAnsi="Times New Roman" w:cs="Times New Roman"/>
          <w:sz w:val="18"/>
          <w:szCs w:val="18"/>
        </w:rPr>
        <w:t xml:space="preserve"> of theoretical and experimental XANES spectra of different nickel phosphide with experimental Sample Ni-P/SiO</w:t>
      </w:r>
      <w:r w:rsidR="007218D5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7218D5" w:rsidRPr="00CA5DBF">
        <w:rPr>
          <w:rFonts w:ascii="Times New Roman" w:hAnsi="Times New Roman" w:cs="Times New Roman"/>
          <w:sz w:val="18"/>
          <w:szCs w:val="18"/>
        </w:rPr>
        <w:t xml:space="preserve"> (Ni:P</w:t>
      </w:r>
      <w:r w:rsidR="00D63C6A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7218D5" w:rsidRPr="00CA5DBF">
        <w:rPr>
          <w:rFonts w:ascii="Times New Roman" w:hAnsi="Times New Roman" w:cs="Times New Roman"/>
          <w:sz w:val="18"/>
          <w:szCs w:val="18"/>
        </w:rPr>
        <w:t>=</w:t>
      </w:r>
      <w:r w:rsidR="00D63C6A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7218D5" w:rsidRPr="00CA5DBF">
        <w:rPr>
          <w:rFonts w:ascii="Times New Roman" w:hAnsi="Times New Roman" w:cs="Times New Roman"/>
          <w:sz w:val="18"/>
          <w:szCs w:val="18"/>
        </w:rPr>
        <w:t>2:1).</w:t>
      </w:r>
    </w:p>
    <w:p w14:paraId="5F947175" w14:textId="77777777" w:rsidR="003244E2" w:rsidRPr="00CA5DBF" w:rsidRDefault="003244E2" w:rsidP="002A0C13">
      <w:pPr>
        <w:spacing w:line="0" w:lineRule="atLeast"/>
        <w:jc w:val="both"/>
        <w:rPr>
          <w:rFonts w:ascii="Times New Roman" w:hAnsi="Times New Roman" w:cs="Times New Roman"/>
          <w:color w:val="000000" w:themeColor="text1"/>
          <w:sz w:val="18"/>
          <w:szCs w:val="18"/>
          <w:shd w:val="clear" w:color="auto" w:fill="FFFFFF"/>
        </w:rPr>
      </w:pPr>
    </w:p>
    <w:tbl>
      <w:tblPr>
        <w:tblStyle w:val="TableGrid"/>
        <w:tblW w:w="0" w:type="auto"/>
        <w:tblInd w:w="6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0221DF" w:rsidRPr="00CA5DBF" w14:paraId="7DE6C16C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367F10E" w14:textId="39BDAECF" w:rsidR="000221DF" w:rsidRPr="002F6455" w:rsidRDefault="000221DF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59780F9" w14:textId="2FE34224" w:rsidR="000221DF" w:rsidRPr="002F6455" w:rsidRDefault="000221DF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12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5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03BB6F6" w14:textId="42A69E24" w:rsidR="000221DF" w:rsidRPr="002F6455" w:rsidRDefault="000221DF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D63C6A" w:rsidRPr="00CA5DBF" w14:paraId="095F6C7D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18974612" w14:textId="4A01F45C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7E67E180" w14:textId="77532F76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2.1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7242D7D8" w14:textId="529A2AFE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4</w:t>
            </w:r>
          </w:p>
        </w:tc>
      </w:tr>
      <w:tr w:rsidR="00D63C6A" w:rsidRPr="00CA5DBF" w14:paraId="51731761" w14:textId="77777777" w:rsidTr="00A20167">
        <w:tc>
          <w:tcPr>
            <w:tcW w:w="2831" w:type="dxa"/>
          </w:tcPr>
          <w:p w14:paraId="2CD1A3FE" w14:textId="796976BB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018D240A" w14:textId="2AC3D5C2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8</w:t>
            </w:r>
          </w:p>
        </w:tc>
        <w:tc>
          <w:tcPr>
            <w:tcW w:w="2832" w:type="dxa"/>
            <w:vAlign w:val="center"/>
          </w:tcPr>
          <w:p w14:paraId="1EAC422A" w14:textId="7F703001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</w:t>
            </w:r>
          </w:p>
        </w:tc>
      </w:tr>
      <w:tr w:rsidR="00D63C6A" w:rsidRPr="00CA5DBF" w14:paraId="7F22662B" w14:textId="77777777" w:rsidTr="00A20167">
        <w:tc>
          <w:tcPr>
            <w:tcW w:w="2831" w:type="dxa"/>
          </w:tcPr>
          <w:p w14:paraId="4754CC93" w14:textId="48C0705C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1B390DF4" w14:textId="44C694F4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4</w:t>
            </w:r>
          </w:p>
        </w:tc>
        <w:tc>
          <w:tcPr>
            <w:tcW w:w="2832" w:type="dxa"/>
            <w:vAlign w:val="center"/>
          </w:tcPr>
          <w:p w14:paraId="76D9085A" w14:textId="0DEE9F7C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</w:t>
            </w:r>
          </w:p>
        </w:tc>
      </w:tr>
      <w:tr w:rsidR="00D63C6A" w:rsidRPr="00CA5DBF" w14:paraId="40B5EFA3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65B67B07" w14:textId="2A0B9F86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249A9BAE" w14:textId="57286B6F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6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5A531769" w14:textId="16691B1C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0221DF" w:rsidRPr="00CA5DBF" w14:paraId="096A81CE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72562CDF" w14:textId="3D623F8A" w:rsidR="000221DF" w:rsidRPr="002F6455" w:rsidRDefault="000221DF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6F044BF0" w14:textId="76B7FA83" w:rsidR="000221DF" w:rsidRPr="002F6455" w:rsidRDefault="000221DF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="00D63C6A"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5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</w:t>
            </w:r>
            <w:r w:rsidR="00D63C6A"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4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2E229CE" w14:textId="70186CC8" w:rsidR="000221DF" w:rsidRPr="002F6455" w:rsidRDefault="000221DF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D63C6A" w:rsidRPr="00CA5DBF" w14:paraId="5836AEAB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560277A1" w14:textId="371F0084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37B43361" w14:textId="4C7D0132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6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1723EC8E" w14:textId="39FD5CEB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9</w:t>
            </w:r>
          </w:p>
        </w:tc>
      </w:tr>
      <w:tr w:rsidR="00D63C6A" w:rsidRPr="00CA5DBF" w14:paraId="2C48F96F" w14:textId="77777777" w:rsidTr="00A20167">
        <w:tc>
          <w:tcPr>
            <w:tcW w:w="2831" w:type="dxa"/>
          </w:tcPr>
          <w:p w14:paraId="44D7C0F8" w14:textId="79AFC9FE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2412C4AF" w14:textId="72A3A99C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5</w:t>
            </w:r>
          </w:p>
        </w:tc>
        <w:tc>
          <w:tcPr>
            <w:tcW w:w="2832" w:type="dxa"/>
            <w:vAlign w:val="center"/>
          </w:tcPr>
          <w:p w14:paraId="7F103833" w14:textId="47E2757E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.8</w:t>
            </w:r>
          </w:p>
        </w:tc>
      </w:tr>
      <w:tr w:rsidR="00D63C6A" w:rsidRPr="00CA5DBF" w14:paraId="02212C56" w14:textId="77777777" w:rsidTr="00A20167">
        <w:tc>
          <w:tcPr>
            <w:tcW w:w="2831" w:type="dxa"/>
          </w:tcPr>
          <w:p w14:paraId="0695E960" w14:textId="56B2C651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4026B761" w14:textId="6F372EFD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32" w:type="dxa"/>
            <w:vAlign w:val="center"/>
          </w:tcPr>
          <w:p w14:paraId="2855E439" w14:textId="17A69AC8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D63C6A" w:rsidRPr="00CA5DBF" w14:paraId="7DBD2424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4DAE999C" w14:textId="711F030E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3E47E29F" w14:textId="2F551C9B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6.0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66CDBC49" w14:textId="180F1F89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3</w:t>
            </w:r>
          </w:p>
        </w:tc>
      </w:tr>
      <w:tr w:rsidR="00030CE0" w:rsidRPr="00CA5DBF" w14:paraId="076CC264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2109F073" w14:textId="38A5FB39" w:rsidR="00030CE0" w:rsidRPr="002F6455" w:rsidRDefault="00030CE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55A337D" w14:textId="4B4A2707" w:rsidR="00030CE0" w:rsidRPr="002F6455" w:rsidRDefault="00030CE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="00D63C6A"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2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075EF5E" w14:textId="74ED6DF1" w:rsidR="00030CE0" w:rsidRPr="002F6455" w:rsidRDefault="00030CE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D63C6A" w:rsidRPr="00CA5DBF" w14:paraId="53AF6F3E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726A369D" w14:textId="32D7ADFC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6FBE1F64" w14:textId="16F6C7EB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6BC730FE" w14:textId="069BBC24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0</w:t>
            </w:r>
          </w:p>
        </w:tc>
      </w:tr>
      <w:tr w:rsidR="00D63C6A" w:rsidRPr="00CA5DBF" w14:paraId="5A5819A2" w14:textId="77777777" w:rsidTr="00A20167">
        <w:tc>
          <w:tcPr>
            <w:tcW w:w="2831" w:type="dxa"/>
          </w:tcPr>
          <w:p w14:paraId="0C4B77D1" w14:textId="37BD1292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46403BAE" w14:textId="14604A75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0.1</w:t>
            </w:r>
          </w:p>
        </w:tc>
        <w:tc>
          <w:tcPr>
            <w:tcW w:w="2832" w:type="dxa"/>
            <w:vAlign w:val="center"/>
          </w:tcPr>
          <w:p w14:paraId="293E693D" w14:textId="1F8D563F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2.4</w:t>
            </w:r>
          </w:p>
        </w:tc>
      </w:tr>
      <w:tr w:rsidR="00D63C6A" w:rsidRPr="00CA5DBF" w14:paraId="7BD4C412" w14:textId="77777777" w:rsidTr="00A20167">
        <w:tc>
          <w:tcPr>
            <w:tcW w:w="2831" w:type="dxa"/>
          </w:tcPr>
          <w:p w14:paraId="00DC38D7" w14:textId="64988F41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1B7D538B" w14:textId="4B526956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32" w:type="dxa"/>
            <w:vAlign w:val="center"/>
          </w:tcPr>
          <w:p w14:paraId="31FAC142" w14:textId="7CF7D925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D63C6A" w:rsidRPr="00CA5DBF" w14:paraId="017F54AD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2C72ECD9" w14:textId="1FC42004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4FF51E44" w14:textId="16F1EE56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099703F4" w14:textId="047E5541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</w:t>
            </w:r>
          </w:p>
        </w:tc>
      </w:tr>
      <w:tr w:rsidR="00030CE0" w:rsidRPr="00CA5DBF" w14:paraId="1F3475EC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206F5C15" w14:textId="1583040F" w:rsidR="00030CE0" w:rsidRPr="002F6455" w:rsidRDefault="00030CE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6B2C47F3" w14:textId="75E38A0A" w:rsidR="00030CE0" w:rsidRPr="002F6455" w:rsidRDefault="00030CE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3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CD12992" w14:textId="38E8670F" w:rsidR="00030CE0" w:rsidRPr="002F6455" w:rsidRDefault="00030CE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D63C6A" w:rsidRPr="00CA5DBF" w14:paraId="4B673DC0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3A9C94D5" w14:textId="06A014AD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24068EC4" w14:textId="673D2A8D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8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2A9FB172" w14:textId="4C71DE04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1</w:t>
            </w:r>
          </w:p>
        </w:tc>
      </w:tr>
      <w:tr w:rsidR="00D63C6A" w:rsidRPr="00CA5DBF" w14:paraId="7E0B7A24" w14:textId="77777777" w:rsidTr="00A20167">
        <w:tc>
          <w:tcPr>
            <w:tcW w:w="2831" w:type="dxa"/>
          </w:tcPr>
          <w:p w14:paraId="52B8D8B3" w14:textId="0523B57F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185E1EBA" w14:textId="30964827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2" w:type="dxa"/>
            <w:vAlign w:val="center"/>
          </w:tcPr>
          <w:p w14:paraId="6DCD74EC" w14:textId="475F0A62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6.0</w:t>
            </w:r>
          </w:p>
        </w:tc>
      </w:tr>
      <w:tr w:rsidR="00D63C6A" w:rsidRPr="00CA5DBF" w14:paraId="1F3C2F5B" w14:textId="77777777" w:rsidTr="00A20167">
        <w:tc>
          <w:tcPr>
            <w:tcW w:w="2831" w:type="dxa"/>
          </w:tcPr>
          <w:p w14:paraId="1959B363" w14:textId="1CDADBEA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21439DA1" w14:textId="31E2D036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32" w:type="dxa"/>
            <w:vAlign w:val="center"/>
          </w:tcPr>
          <w:p w14:paraId="3A02F9F6" w14:textId="57FDB77F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</w:tr>
      <w:tr w:rsidR="00D63C6A" w:rsidRPr="00CA5DBF" w14:paraId="05C10E78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62F1797E" w14:textId="3704A075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64CEC2E5" w14:textId="50B7AFDF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9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6B17A926" w14:textId="32647785" w:rsidR="00D63C6A" w:rsidRPr="00CA5DBF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</w:t>
            </w:r>
          </w:p>
        </w:tc>
      </w:tr>
      <w:tr w:rsidR="00D63C6A" w:rsidRPr="00CA5DBF" w14:paraId="189EDDEC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406D87F" w14:textId="7BD47EB6" w:rsidR="00D63C6A" w:rsidRPr="002F6455" w:rsidRDefault="00D63C6A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65AC2A2B" w14:textId="5C954A20" w:rsidR="00D63C6A" w:rsidRPr="002F6455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P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2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8DAB001" w14:textId="0CF63A67" w:rsidR="00D63C6A" w:rsidRPr="002F6455" w:rsidRDefault="00D63C6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393A60" w:rsidRPr="00CA5DBF" w14:paraId="0CC47CB7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60663ABB" w14:textId="5D2B3E68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4CE7F392" w14:textId="0F7D3EBF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5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7978077F" w14:textId="36C66AC8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8</w:t>
            </w:r>
          </w:p>
        </w:tc>
      </w:tr>
      <w:tr w:rsidR="00393A60" w:rsidRPr="00CA5DBF" w14:paraId="501E902C" w14:textId="77777777" w:rsidTr="00A20167">
        <w:tc>
          <w:tcPr>
            <w:tcW w:w="2831" w:type="dxa"/>
          </w:tcPr>
          <w:p w14:paraId="249DAA11" w14:textId="5F061670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4F920DDD" w14:textId="35F0A00D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9.6</w:t>
            </w:r>
          </w:p>
        </w:tc>
        <w:tc>
          <w:tcPr>
            <w:tcW w:w="2832" w:type="dxa"/>
            <w:vAlign w:val="center"/>
          </w:tcPr>
          <w:p w14:paraId="312AC043" w14:textId="74FB3D7D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9</w:t>
            </w:r>
          </w:p>
        </w:tc>
      </w:tr>
      <w:tr w:rsidR="00393A60" w:rsidRPr="00CA5DBF" w14:paraId="79DDE936" w14:textId="77777777" w:rsidTr="00A20167">
        <w:tc>
          <w:tcPr>
            <w:tcW w:w="2831" w:type="dxa"/>
          </w:tcPr>
          <w:p w14:paraId="0859F74C" w14:textId="0797ADCB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7E70E497" w14:textId="4AF2159E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4.0</w:t>
            </w:r>
          </w:p>
        </w:tc>
        <w:tc>
          <w:tcPr>
            <w:tcW w:w="2832" w:type="dxa"/>
            <w:vAlign w:val="center"/>
          </w:tcPr>
          <w:p w14:paraId="4BFE67B8" w14:textId="6572E582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7</w:t>
            </w:r>
          </w:p>
        </w:tc>
      </w:tr>
      <w:tr w:rsidR="00393A60" w:rsidRPr="00CA5DBF" w14:paraId="5E102999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10E192B8" w14:textId="60F2F5D3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38C64BF9" w14:textId="43F8C6F5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5.5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2A5D72F7" w14:textId="03DBAB3C" w:rsidR="00393A60" w:rsidRPr="00CA5DBF" w:rsidRDefault="00393A6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8</w:t>
            </w:r>
          </w:p>
        </w:tc>
      </w:tr>
      <w:tr w:rsidR="006C27E8" w:rsidRPr="00CA5DBF" w14:paraId="5EB5BF82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0B6FCEAE" w14:textId="7CFE08D0" w:rsidR="006C27E8" w:rsidRPr="002F6455" w:rsidRDefault="006C27E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B58AF91" w14:textId="1E2048D6" w:rsidR="006C27E8" w:rsidRPr="002F6455" w:rsidRDefault="006C27E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FEFF8 </w:t>
            </w:r>
            <w:proofErr w:type="spellStart"/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iP</w:t>
            </w:r>
            <w:proofErr w:type="spellEnd"/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bottom"/>
          </w:tcPr>
          <w:p w14:paraId="74543D04" w14:textId="5796FA7B" w:rsidR="006C27E8" w:rsidRPr="002F6455" w:rsidRDefault="006C27E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401907" w:rsidRPr="00CA5DBF" w14:paraId="650CEDA6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3B87FA83" w14:textId="38A51903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6AA25093" w14:textId="56141820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8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6FFA0133" w14:textId="3641978E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1</w:t>
            </w:r>
          </w:p>
        </w:tc>
      </w:tr>
      <w:tr w:rsidR="00401907" w:rsidRPr="00CA5DBF" w14:paraId="17A3AB50" w14:textId="77777777" w:rsidTr="00A20167">
        <w:tc>
          <w:tcPr>
            <w:tcW w:w="2831" w:type="dxa"/>
          </w:tcPr>
          <w:p w14:paraId="70C7F382" w14:textId="30BD4EE6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41D5ADD3" w14:textId="625F1195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2.3</w:t>
            </w:r>
          </w:p>
        </w:tc>
        <w:tc>
          <w:tcPr>
            <w:tcW w:w="2832" w:type="dxa"/>
            <w:vAlign w:val="center"/>
          </w:tcPr>
          <w:p w14:paraId="3D7A4B33" w14:textId="0D5FEBCB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4.6</w:t>
            </w:r>
          </w:p>
        </w:tc>
      </w:tr>
      <w:tr w:rsidR="00401907" w:rsidRPr="00CA5DBF" w14:paraId="7360D59A" w14:textId="77777777" w:rsidTr="00A20167">
        <w:tc>
          <w:tcPr>
            <w:tcW w:w="2831" w:type="dxa"/>
          </w:tcPr>
          <w:p w14:paraId="0872F49F" w14:textId="698899FB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3D1F1FB3" w14:textId="3C1E2C56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32" w:type="dxa"/>
            <w:vAlign w:val="center"/>
          </w:tcPr>
          <w:p w14:paraId="6E0FE8BF" w14:textId="66E67AC4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401907" w:rsidRPr="00CA5DBF" w14:paraId="20ADD066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443A6BCA" w14:textId="38881683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1046027F" w14:textId="1145C188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5.8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68DA7B01" w14:textId="08D163BB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1</w:t>
            </w:r>
          </w:p>
        </w:tc>
      </w:tr>
      <w:tr w:rsidR="006C27E8" w:rsidRPr="00CA5DBF" w14:paraId="35943CD6" w14:textId="77777777" w:rsidTr="00A20167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73398034" w14:textId="66241576" w:rsidR="006C27E8" w:rsidRPr="002F6455" w:rsidRDefault="006C27E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2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7FF8531B" w14:textId="55540E93" w:rsidR="006C27E8" w:rsidRPr="002F6455" w:rsidRDefault="006C27E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P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3</w:t>
            </w: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74993BB3" w14:textId="1C630136" w:rsidR="006C27E8" w:rsidRPr="002F6455" w:rsidRDefault="00F32D41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2F645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401907" w:rsidRPr="00CA5DBF" w14:paraId="3BA28030" w14:textId="77777777" w:rsidTr="00A20167">
        <w:tc>
          <w:tcPr>
            <w:tcW w:w="2831" w:type="dxa"/>
            <w:tcBorders>
              <w:top w:val="single" w:sz="4" w:space="0" w:color="auto"/>
            </w:tcBorders>
          </w:tcPr>
          <w:p w14:paraId="578DC3C2" w14:textId="11582A75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1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749BC230" w14:textId="14C00DCC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5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1675AE0A" w14:textId="26975711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8</w:t>
            </w:r>
          </w:p>
        </w:tc>
      </w:tr>
      <w:tr w:rsidR="00401907" w:rsidRPr="00CA5DBF" w14:paraId="3B8C40D4" w14:textId="77777777" w:rsidTr="00A20167">
        <w:tc>
          <w:tcPr>
            <w:tcW w:w="2831" w:type="dxa"/>
          </w:tcPr>
          <w:p w14:paraId="57AB775A" w14:textId="7E619521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7</w:t>
            </w:r>
          </w:p>
        </w:tc>
        <w:tc>
          <w:tcPr>
            <w:tcW w:w="2831" w:type="dxa"/>
          </w:tcPr>
          <w:p w14:paraId="680EAB4F" w14:textId="26DE1045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0</w:t>
            </w:r>
          </w:p>
        </w:tc>
        <w:tc>
          <w:tcPr>
            <w:tcW w:w="2832" w:type="dxa"/>
            <w:vAlign w:val="center"/>
          </w:tcPr>
          <w:p w14:paraId="15CED9F5" w14:textId="16F3EDE9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5.3</w:t>
            </w:r>
          </w:p>
        </w:tc>
      </w:tr>
      <w:tr w:rsidR="00401907" w:rsidRPr="00CA5DBF" w14:paraId="7F3A5C58" w14:textId="77777777" w:rsidTr="00A20167">
        <w:tc>
          <w:tcPr>
            <w:tcW w:w="2831" w:type="dxa"/>
          </w:tcPr>
          <w:p w14:paraId="2D55AB0F" w14:textId="00A30FE6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46.7</w:t>
            </w:r>
          </w:p>
        </w:tc>
        <w:tc>
          <w:tcPr>
            <w:tcW w:w="2831" w:type="dxa"/>
          </w:tcPr>
          <w:p w14:paraId="4A90307F" w14:textId="5615401F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32" w:type="dxa"/>
            <w:vAlign w:val="center"/>
          </w:tcPr>
          <w:p w14:paraId="18A14E02" w14:textId="723B37F1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401907" w:rsidRPr="00CA5DBF" w14:paraId="48DC0C87" w14:textId="77777777" w:rsidTr="00A20167">
        <w:tc>
          <w:tcPr>
            <w:tcW w:w="2831" w:type="dxa"/>
            <w:tcBorders>
              <w:bottom w:val="single" w:sz="4" w:space="0" w:color="auto"/>
            </w:tcBorders>
          </w:tcPr>
          <w:p w14:paraId="5BC66634" w14:textId="0AA5963E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654BD100" w14:textId="603B1804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2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289DCD5C" w14:textId="7E01D2E4" w:rsidR="00401907" w:rsidRPr="00CA5DBF" w:rsidRDefault="004019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</w:tbl>
    <w:p w14:paraId="6265C05C" w14:textId="36DD8703" w:rsidR="0087735F" w:rsidRPr="006B2621" w:rsidRDefault="006B2621" w:rsidP="002A0C13">
      <w:pPr>
        <w:spacing w:line="0" w:lineRule="atLeast"/>
        <w:rPr>
          <w:rFonts w:ascii="Times New Roman" w:hAnsi="Times New Roman" w:cs="Times New Roman"/>
          <w:sz w:val="16"/>
          <w:szCs w:val="18"/>
        </w:rPr>
      </w:pPr>
      <w:r>
        <w:rPr>
          <w:rFonts w:ascii="Times New Roman" w:hAnsi="Times New Roman" w:cs="Times New Roman"/>
          <w:sz w:val="16"/>
          <w:szCs w:val="18"/>
        </w:rPr>
        <w:t xml:space="preserve">                </w:t>
      </w:r>
      <w:r w:rsidR="0087735F" w:rsidRPr="006B2621">
        <w:rPr>
          <w:rFonts w:ascii="Times New Roman" w:hAnsi="Times New Roman" w:cs="Times New Roman"/>
          <w:sz w:val="16"/>
          <w:szCs w:val="18"/>
        </w:rPr>
        <w:t>*</w:t>
      </w:r>
      <w:r w:rsidR="00CF0737" w:rsidRPr="006B2621">
        <w:rPr>
          <w:rFonts w:ascii="Times New Roman" w:hAnsi="Times New Roman" w:cs="Times New Roman"/>
          <w:sz w:val="16"/>
          <w:szCs w:val="18"/>
        </w:rPr>
        <w:t xml:space="preserve"> </w:t>
      </w:r>
      <w:r w:rsidR="00F172CC" w:rsidRPr="006B2621">
        <w:rPr>
          <w:rFonts w:ascii="Times New Roman" w:hAnsi="Times New Roman" w:cs="Times New Roman"/>
          <w:sz w:val="16"/>
          <w:szCs w:val="18"/>
        </w:rPr>
        <w:t>P</w:t>
      </w:r>
      <w:r w:rsidR="00CF0737" w:rsidRPr="006B2621">
        <w:rPr>
          <w:rFonts w:ascii="Times New Roman" w:hAnsi="Times New Roman" w:cs="Times New Roman"/>
          <w:sz w:val="16"/>
          <w:szCs w:val="18"/>
        </w:rPr>
        <w:t>eak position</w:t>
      </w:r>
      <w:r w:rsidR="0087735F" w:rsidRPr="006B2621">
        <w:rPr>
          <w:rFonts w:ascii="Times New Roman" w:hAnsi="Times New Roman" w:cs="Times New Roman"/>
          <w:sz w:val="16"/>
          <w:szCs w:val="18"/>
        </w:rPr>
        <w:t xml:space="preserve"> estimated error </w:t>
      </w:r>
      <m:oMath>
        <m:r>
          <w:rPr>
            <w:rFonts w:ascii="Cambria Math" w:hAnsi="Cambria Math" w:cs="Times New Roman"/>
            <w:sz w:val="16"/>
            <w:szCs w:val="18"/>
          </w:rPr>
          <m:t>±0.4</m:t>
        </m:r>
      </m:oMath>
      <w:r w:rsidR="0087735F" w:rsidRPr="006B2621">
        <w:rPr>
          <w:rFonts w:ascii="Times New Roman" w:hAnsi="Times New Roman" w:cs="Times New Roman"/>
          <w:sz w:val="16"/>
          <w:szCs w:val="18"/>
        </w:rPr>
        <w:t>.</w:t>
      </w:r>
    </w:p>
    <w:p w14:paraId="79B1F908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09FAB79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447B5C90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EEC3921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2098A9F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31D20C26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1BF4AFD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736C7B4" w14:textId="77777777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4B5BBA7" w14:textId="4401CD84" w:rsidR="00904324" w:rsidRDefault="00904324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4362403" w14:textId="7C103F82" w:rsidR="00BD48D8" w:rsidRDefault="00BD48D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166155D1" w14:textId="2F25E282" w:rsidR="00BD48D8" w:rsidRDefault="00BD48D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5B6F55D0" w14:textId="593BFC6E" w:rsidR="00BD48D8" w:rsidRDefault="00BD48D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D4FE911" w14:textId="45DC0F38" w:rsidR="00BD48D8" w:rsidRDefault="00BD48D8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640A0ED" w14:textId="77777777" w:rsidR="005E60F1" w:rsidRDefault="005E60F1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067D66F5" w14:textId="358611EE" w:rsidR="00904324" w:rsidRDefault="000F25EF" w:rsidP="00500A18">
      <w:pPr>
        <w:spacing w:after="0"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b/>
          <w:bCs/>
          <w:sz w:val="18"/>
          <w:szCs w:val="18"/>
        </w:rPr>
        <w:lastRenderedPageBreak/>
        <w:t>Table S</w:t>
      </w:r>
      <w:r w:rsidR="00567A16">
        <w:rPr>
          <w:rFonts w:ascii="Times New Roman" w:hAnsi="Times New Roman" w:cs="Times New Roman"/>
          <w:b/>
          <w:bCs/>
          <w:sz w:val="18"/>
          <w:szCs w:val="18"/>
        </w:rPr>
        <w:t>6</w:t>
      </w:r>
    </w:p>
    <w:p w14:paraId="5C1CDA64" w14:textId="72A8F464" w:rsidR="00D82F8E" w:rsidRDefault="00663056" w:rsidP="002A0C13">
      <w:pPr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  <w:r w:rsidRPr="00CA5DBF">
        <w:rPr>
          <w:rFonts w:ascii="Times New Roman" w:hAnsi="Times New Roman" w:cs="Times New Roman"/>
          <w:sz w:val="18"/>
          <w:szCs w:val="18"/>
        </w:rPr>
        <w:t>P</w:t>
      </w:r>
      <w:r w:rsidR="000F25EF" w:rsidRPr="00CA5DBF">
        <w:rPr>
          <w:rFonts w:ascii="Times New Roman" w:hAnsi="Times New Roman" w:cs="Times New Roman"/>
          <w:sz w:val="18"/>
          <w:szCs w:val="18"/>
        </w:rPr>
        <w:t>eak position</w:t>
      </w:r>
      <w:r w:rsidRPr="00CA5DBF">
        <w:rPr>
          <w:rFonts w:ascii="Times New Roman" w:hAnsi="Times New Roman" w:cs="Times New Roman"/>
          <w:sz w:val="18"/>
          <w:szCs w:val="18"/>
        </w:rPr>
        <w:t>s</w:t>
      </w:r>
      <w:r w:rsidR="000F25EF" w:rsidRPr="00CA5DBF">
        <w:rPr>
          <w:rFonts w:ascii="Times New Roman" w:hAnsi="Times New Roman" w:cs="Times New Roman"/>
          <w:sz w:val="18"/>
          <w:szCs w:val="18"/>
        </w:rPr>
        <w:t xml:space="preserve"> of theoretical and experimental XANES spectra of different nickel phosphide with experimental Sample Ni-P/SiO</w:t>
      </w:r>
      <w:r w:rsidR="000F25EF" w:rsidRPr="00CA5DBF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="000F25EF" w:rsidRPr="00CA5DBF">
        <w:rPr>
          <w:rFonts w:ascii="Times New Roman" w:hAnsi="Times New Roman" w:cs="Times New Roman"/>
          <w:sz w:val="18"/>
          <w:szCs w:val="18"/>
        </w:rPr>
        <w:t xml:space="preserve"> (Ni:P</w:t>
      </w:r>
      <w:r w:rsidR="00D42CB6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0F25EF" w:rsidRPr="00CA5DBF">
        <w:rPr>
          <w:rFonts w:ascii="Times New Roman" w:hAnsi="Times New Roman" w:cs="Times New Roman"/>
          <w:sz w:val="18"/>
          <w:szCs w:val="18"/>
        </w:rPr>
        <w:t>=</w:t>
      </w:r>
      <w:r w:rsidR="00D42CB6" w:rsidRPr="00CA5DBF">
        <w:rPr>
          <w:rFonts w:ascii="Times New Roman" w:hAnsi="Times New Roman" w:cs="Times New Roman"/>
          <w:sz w:val="18"/>
          <w:szCs w:val="18"/>
        </w:rPr>
        <w:t xml:space="preserve"> </w:t>
      </w:r>
      <w:r w:rsidR="000F25EF" w:rsidRPr="00CA5DBF">
        <w:rPr>
          <w:rFonts w:ascii="Times New Roman" w:hAnsi="Times New Roman" w:cs="Times New Roman"/>
          <w:sz w:val="18"/>
          <w:szCs w:val="18"/>
        </w:rPr>
        <w:t>3:1).</w:t>
      </w:r>
    </w:p>
    <w:p w14:paraId="56B49A9C" w14:textId="77777777" w:rsidR="00904324" w:rsidRPr="00CA5DBF" w:rsidRDefault="00904324" w:rsidP="002A0C13">
      <w:pPr>
        <w:spacing w:line="0" w:lineRule="atLeast"/>
        <w:jc w:val="both"/>
        <w:rPr>
          <w:rFonts w:ascii="Times New Roman" w:hAnsi="Times New Roman" w:cs="Times New Roman"/>
          <w:sz w:val="18"/>
          <w:szCs w:val="18"/>
        </w:rPr>
      </w:pPr>
    </w:p>
    <w:tbl>
      <w:tblPr>
        <w:tblStyle w:val="TableGrid"/>
        <w:tblW w:w="0" w:type="auto"/>
        <w:tblInd w:w="6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0E53F0" w:rsidRPr="00CA5DBF" w14:paraId="3CDA8BD6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6EED81AC" w14:textId="526978B8" w:rsidR="000E53F0" w:rsidRPr="00BD48D8" w:rsidRDefault="000E53F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28949FA4" w14:textId="11A791DF" w:rsidR="000E53F0" w:rsidRPr="00BD48D8" w:rsidRDefault="000E53F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3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68BD2FAA" w14:textId="1792EDD3" w:rsidR="000E53F0" w:rsidRPr="00BD48D8" w:rsidRDefault="000E53F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03CBBF14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27336CFB" w14:textId="4DED890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7AE8A3A9" w14:textId="018C3ED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8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49DB795D" w14:textId="29AD424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</w:t>
            </w:r>
          </w:p>
        </w:tc>
      </w:tr>
      <w:tr w:rsidR="00223758" w:rsidRPr="00CA5DBF" w14:paraId="7F225B89" w14:textId="77777777" w:rsidTr="005E60F1">
        <w:tc>
          <w:tcPr>
            <w:tcW w:w="2831" w:type="dxa"/>
          </w:tcPr>
          <w:p w14:paraId="3A6E1106" w14:textId="4BA5E861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2B8FD3D8" w14:textId="2ABF5A9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2" w:type="dxa"/>
            <w:vAlign w:val="center"/>
          </w:tcPr>
          <w:p w14:paraId="47BED5F1" w14:textId="76D464F9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</w:t>
            </w:r>
          </w:p>
        </w:tc>
      </w:tr>
      <w:tr w:rsidR="00223758" w:rsidRPr="00CA5DBF" w14:paraId="71D209D6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641E8091" w14:textId="7C5745E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013726CD" w14:textId="6B562846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9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3BD83E12" w14:textId="4D3293B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2</w:t>
            </w:r>
          </w:p>
        </w:tc>
      </w:tr>
      <w:tr w:rsidR="000E53F0" w:rsidRPr="00CA5DBF" w14:paraId="45B35F75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2829B7AB" w14:textId="202F3CB5" w:rsidR="000E53F0" w:rsidRPr="00BD48D8" w:rsidRDefault="000E53F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6377EFDD" w14:textId="498B57CC" w:rsidR="000E53F0" w:rsidRPr="00BD48D8" w:rsidRDefault="003A4B4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2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 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0B39DBD6" w14:textId="14082D6F" w:rsidR="000E53F0" w:rsidRPr="00BD48D8" w:rsidRDefault="000E53F0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73DCC9EA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0D61E69F" w14:textId="5B410CE9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7FD91070" w14:textId="0428165C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45589F1C" w14:textId="02AE8D7E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</w:t>
            </w:r>
          </w:p>
        </w:tc>
      </w:tr>
      <w:tr w:rsidR="00223758" w:rsidRPr="00CA5DBF" w14:paraId="529A03B5" w14:textId="77777777" w:rsidTr="005E60F1">
        <w:tc>
          <w:tcPr>
            <w:tcW w:w="2831" w:type="dxa"/>
          </w:tcPr>
          <w:p w14:paraId="783B008E" w14:textId="6999322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0A912CD1" w14:textId="10EE80AC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0.1</w:t>
            </w:r>
          </w:p>
        </w:tc>
        <w:tc>
          <w:tcPr>
            <w:tcW w:w="2832" w:type="dxa"/>
            <w:vAlign w:val="center"/>
          </w:tcPr>
          <w:p w14:paraId="7E7110AF" w14:textId="7D76CAB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.6</w:t>
            </w:r>
          </w:p>
        </w:tc>
      </w:tr>
      <w:tr w:rsidR="00223758" w:rsidRPr="00CA5DBF" w14:paraId="3C1F966C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798D1396" w14:textId="35266833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343563B8" w14:textId="28CAF145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7F3F57FE" w14:textId="514C3080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</w:t>
            </w:r>
          </w:p>
        </w:tc>
      </w:tr>
      <w:tr w:rsidR="00CC0D07" w:rsidRPr="00CA5DBF" w14:paraId="2712E97D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F99D940" w14:textId="6D242A5D" w:rsidR="00CC0D07" w:rsidRPr="00BD48D8" w:rsidRDefault="00CC0D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C305419" w14:textId="6181BF0E" w:rsidR="00CC0D07" w:rsidRPr="00BD48D8" w:rsidRDefault="003A4B4A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12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 xml:space="preserve">5 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eV)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51739D8" w14:textId="479FC8CA" w:rsidR="00CC0D07" w:rsidRPr="00BD48D8" w:rsidRDefault="00CC0D07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0B97ED61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1B9427F8" w14:textId="247F0DE3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1DCE1A7B" w14:textId="6D2BE472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2.1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06DA9BCE" w14:textId="2DEE822C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</w:t>
            </w:r>
          </w:p>
        </w:tc>
      </w:tr>
      <w:tr w:rsidR="00223758" w:rsidRPr="00CA5DBF" w14:paraId="3021E36B" w14:textId="77777777" w:rsidTr="005E60F1">
        <w:tc>
          <w:tcPr>
            <w:tcW w:w="2831" w:type="dxa"/>
          </w:tcPr>
          <w:p w14:paraId="5E7A56E9" w14:textId="394475F6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16651D16" w14:textId="47E7E6D8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37.8</w:t>
            </w:r>
          </w:p>
        </w:tc>
        <w:tc>
          <w:tcPr>
            <w:tcW w:w="2832" w:type="dxa"/>
            <w:vAlign w:val="center"/>
          </w:tcPr>
          <w:p w14:paraId="401992CF" w14:textId="3204AC6D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9</w:t>
            </w:r>
          </w:p>
        </w:tc>
      </w:tr>
      <w:tr w:rsidR="00223758" w:rsidRPr="00CA5DBF" w14:paraId="35E77D43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1F1E6002" w14:textId="126E3690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6B55E1EC" w14:textId="11443880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  <w:t>8354.6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58C91996" w14:textId="78578E49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8F7132" w:rsidRPr="00CA5DBF" w14:paraId="4A691775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26D9EA99" w14:textId="0DD912F5" w:rsidR="008F7132" w:rsidRPr="00BD48D8" w:rsidRDefault="008F7132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109B711" w14:textId="5BE8044B" w:rsidR="008F7132" w:rsidRPr="00BD48D8" w:rsidRDefault="008F7132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P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2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bottom"/>
          </w:tcPr>
          <w:p w14:paraId="3CC0C597" w14:textId="2AB00A84" w:rsidR="008F7132" w:rsidRPr="00BD48D8" w:rsidRDefault="00D407D5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260F4510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3729D8C2" w14:textId="5BB9008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5B6D5C5F" w14:textId="6EF9A4EF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5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0D7D96CF" w14:textId="7362E201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223758" w:rsidRPr="00CA5DBF" w14:paraId="1590FEE5" w14:textId="77777777" w:rsidTr="005E60F1">
        <w:tc>
          <w:tcPr>
            <w:tcW w:w="2831" w:type="dxa"/>
          </w:tcPr>
          <w:p w14:paraId="01B20250" w14:textId="6356AF88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250F5C61" w14:textId="7A39500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9.6</w:t>
            </w:r>
          </w:p>
        </w:tc>
        <w:tc>
          <w:tcPr>
            <w:tcW w:w="2832" w:type="dxa"/>
            <w:vAlign w:val="center"/>
          </w:tcPr>
          <w:p w14:paraId="5957BA40" w14:textId="33853BEC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1</w:t>
            </w:r>
          </w:p>
        </w:tc>
      </w:tr>
      <w:tr w:rsidR="00223758" w:rsidRPr="00CA5DBF" w14:paraId="4D95B639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3157AAA7" w14:textId="0F98E8D9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0B3AA043" w14:textId="03C0B381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4.0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6322EAC7" w14:textId="19589472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.7</w:t>
            </w:r>
          </w:p>
        </w:tc>
      </w:tr>
      <w:tr w:rsidR="008F7132" w:rsidRPr="00CA5DBF" w14:paraId="44A38059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60F50D1" w14:textId="18ECD0FD" w:rsidR="008F7132" w:rsidRPr="00BD48D8" w:rsidRDefault="008F7132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549C4654" w14:textId="4553ADAF" w:rsidR="008F7132" w:rsidRPr="00BD48D8" w:rsidRDefault="008F7132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FEFF8 </w:t>
            </w:r>
            <w:proofErr w:type="spellStart"/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iP</w:t>
            </w:r>
            <w:proofErr w:type="spellEnd"/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bottom"/>
          </w:tcPr>
          <w:p w14:paraId="0A42EDA5" w14:textId="3E903ACD" w:rsidR="008F7132" w:rsidRPr="00BD48D8" w:rsidRDefault="00D407D5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704A1F93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65229DBF" w14:textId="501A3D1F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7C0A98C7" w14:textId="363AFAB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8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3D93F5D1" w14:textId="1D65760D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0.1</w:t>
            </w:r>
          </w:p>
        </w:tc>
      </w:tr>
      <w:tr w:rsidR="00223758" w:rsidRPr="00CA5DBF" w14:paraId="679A135D" w14:textId="77777777" w:rsidTr="005E60F1">
        <w:tc>
          <w:tcPr>
            <w:tcW w:w="2831" w:type="dxa"/>
          </w:tcPr>
          <w:p w14:paraId="640EE0B9" w14:textId="19A7A57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29CFFF56" w14:textId="0FB1777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2.3</w:t>
            </w:r>
          </w:p>
        </w:tc>
        <w:tc>
          <w:tcPr>
            <w:tcW w:w="2832" w:type="dxa"/>
            <w:vAlign w:val="center"/>
          </w:tcPr>
          <w:p w14:paraId="2B834FD3" w14:textId="586E8911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</w:t>
            </w:r>
          </w:p>
        </w:tc>
      </w:tr>
      <w:tr w:rsidR="00223758" w:rsidRPr="00CA5DBF" w14:paraId="643A8FBA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077337E8" w14:textId="4F8423A5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6A347680" w14:textId="26416F38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5.8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79B307AE" w14:textId="238D41CC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1</w:t>
            </w:r>
          </w:p>
        </w:tc>
      </w:tr>
      <w:tr w:rsidR="008F7132" w:rsidRPr="00CA5DBF" w14:paraId="48A801DA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2B6875A" w14:textId="448FA6BB" w:rsidR="008F7132" w:rsidRPr="00BD48D8" w:rsidRDefault="008F7132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F734D62" w14:textId="0BF948F1" w:rsidR="008F7132" w:rsidRPr="00BD48D8" w:rsidRDefault="008F7132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5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4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bottom"/>
          </w:tcPr>
          <w:p w14:paraId="256C593B" w14:textId="3E2CA3F0" w:rsidR="008F7132" w:rsidRPr="00BD48D8" w:rsidRDefault="00D407D5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17D54469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3C78895D" w14:textId="55FC344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773A942A" w14:textId="75700550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6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1D53183B" w14:textId="4EF1EBA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</w:t>
            </w:r>
          </w:p>
        </w:tc>
      </w:tr>
      <w:tr w:rsidR="00223758" w:rsidRPr="00CA5DBF" w14:paraId="48B91730" w14:textId="77777777" w:rsidTr="005E60F1">
        <w:tc>
          <w:tcPr>
            <w:tcW w:w="2831" w:type="dxa"/>
          </w:tcPr>
          <w:p w14:paraId="1851A0F8" w14:textId="476EEB5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0E990C2F" w14:textId="6588BE01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5</w:t>
            </w:r>
          </w:p>
        </w:tc>
        <w:tc>
          <w:tcPr>
            <w:tcW w:w="2832" w:type="dxa"/>
            <w:vAlign w:val="center"/>
          </w:tcPr>
          <w:p w14:paraId="2075227F" w14:textId="31EABF43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223758" w:rsidRPr="00CA5DBF" w14:paraId="6F7BA241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604A849C" w14:textId="0547A7D4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25CE44C4" w14:textId="49EE149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6.0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7530E2D9" w14:textId="15B8336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1.3</w:t>
            </w:r>
          </w:p>
        </w:tc>
      </w:tr>
      <w:tr w:rsidR="00223758" w:rsidRPr="00CA5DBF" w14:paraId="56207C16" w14:textId="77777777" w:rsidTr="005E60F1"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25CD3606" w14:textId="5513CCF5" w:rsidR="00223758" w:rsidRPr="00BD48D8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p Ni:P = 3:1 (eV)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C9E4943" w14:textId="0DC486EB" w:rsidR="00223758" w:rsidRPr="00BD48D8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b/>
                <w:bCs/>
                <w:color w:val="000000" w:themeColor="text1"/>
                <w:kern w:val="2"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FEFF8 NiP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bscript"/>
              </w:rPr>
              <w:t>3</w:t>
            </w: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2832" w:type="dxa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bottom"/>
          </w:tcPr>
          <w:p w14:paraId="6F6D7B4F" w14:textId="519A0361" w:rsidR="00223758" w:rsidRPr="00BD48D8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BD48D8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ΔE (eV)</w:t>
            </w:r>
          </w:p>
        </w:tc>
      </w:tr>
      <w:tr w:rsidR="00223758" w:rsidRPr="00CA5DBF" w14:paraId="581FF14C" w14:textId="77777777" w:rsidTr="005E60F1">
        <w:tc>
          <w:tcPr>
            <w:tcW w:w="2831" w:type="dxa"/>
            <w:tcBorders>
              <w:top w:val="single" w:sz="4" w:space="0" w:color="auto"/>
            </w:tcBorders>
          </w:tcPr>
          <w:p w14:paraId="0A2AC5D8" w14:textId="73AAB65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7</w:t>
            </w:r>
          </w:p>
        </w:tc>
        <w:tc>
          <w:tcPr>
            <w:tcW w:w="2831" w:type="dxa"/>
            <w:tcBorders>
              <w:top w:val="single" w:sz="4" w:space="0" w:color="auto"/>
            </w:tcBorders>
          </w:tcPr>
          <w:p w14:paraId="25F4B47B" w14:textId="4778A97B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32.5</w:t>
            </w:r>
          </w:p>
        </w:tc>
        <w:tc>
          <w:tcPr>
            <w:tcW w:w="2832" w:type="dxa"/>
            <w:tcBorders>
              <w:top w:val="single" w:sz="4" w:space="0" w:color="auto"/>
            </w:tcBorders>
            <w:vAlign w:val="center"/>
          </w:tcPr>
          <w:p w14:paraId="37BC9153" w14:textId="5195C444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</w:t>
            </w:r>
          </w:p>
        </w:tc>
      </w:tr>
      <w:tr w:rsidR="00223758" w:rsidRPr="00CA5DBF" w14:paraId="784CA9CD" w14:textId="77777777" w:rsidTr="005E60F1">
        <w:tc>
          <w:tcPr>
            <w:tcW w:w="2831" w:type="dxa"/>
          </w:tcPr>
          <w:p w14:paraId="02732268" w14:textId="7722BBB7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7</w:t>
            </w:r>
          </w:p>
        </w:tc>
        <w:tc>
          <w:tcPr>
            <w:tcW w:w="2831" w:type="dxa"/>
          </w:tcPr>
          <w:p w14:paraId="15FB9E64" w14:textId="7B0AB1C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43.0</w:t>
            </w:r>
          </w:p>
        </w:tc>
        <w:tc>
          <w:tcPr>
            <w:tcW w:w="2832" w:type="dxa"/>
            <w:vAlign w:val="center"/>
          </w:tcPr>
          <w:p w14:paraId="70F8150E" w14:textId="79974F19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</w:t>
            </w:r>
          </w:p>
        </w:tc>
      </w:tr>
      <w:tr w:rsidR="00223758" w:rsidRPr="00CA5DBF" w14:paraId="46E67B65" w14:textId="77777777" w:rsidTr="005E60F1">
        <w:tc>
          <w:tcPr>
            <w:tcW w:w="2831" w:type="dxa"/>
            <w:tcBorders>
              <w:bottom w:val="single" w:sz="4" w:space="0" w:color="auto"/>
            </w:tcBorders>
          </w:tcPr>
          <w:p w14:paraId="786A842F" w14:textId="1318AB62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7</w:t>
            </w:r>
          </w:p>
        </w:tc>
        <w:tc>
          <w:tcPr>
            <w:tcW w:w="2831" w:type="dxa"/>
            <w:tcBorders>
              <w:bottom w:val="single" w:sz="4" w:space="0" w:color="auto"/>
            </w:tcBorders>
          </w:tcPr>
          <w:p w14:paraId="295DE487" w14:textId="645397FA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eastAsia="MS Mincho" w:hAnsi="Times New Roman" w:cs="Times New Roman"/>
                <w:color w:val="000000" w:themeColor="text1"/>
                <w:kern w:val="2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sz w:val="18"/>
                <w:szCs w:val="18"/>
              </w:rPr>
              <w:t>8354.2</w:t>
            </w:r>
          </w:p>
        </w:tc>
        <w:tc>
          <w:tcPr>
            <w:tcW w:w="2832" w:type="dxa"/>
            <w:tcBorders>
              <w:bottom w:val="single" w:sz="4" w:space="0" w:color="auto"/>
            </w:tcBorders>
            <w:vAlign w:val="center"/>
          </w:tcPr>
          <w:p w14:paraId="1214E6CA" w14:textId="3CC26F96" w:rsidR="00223758" w:rsidRPr="00CA5DBF" w:rsidRDefault="00223758" w:rsidP="002A0C13">
            <w:pPr>
              <w:spacing w:line="0" w:lineRule="atLeas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A5DBF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</w:t>
            </w:r>
          </w:p>
        </w:tc>
      </w:tr>
    </w:tbl>
    <w:p w14:paraId="6AF93810" w14:textId="44EBB039" w:rsidR="009709BC" w:rsidRPr="00000217" w:rsidRDefault="00000217" w:rsidP="002A0C13">
      <w:pPr>
        <w:spacing w:line="0" w:lineRule="atLeast"/>
        <w:rPr>
          <w:rFonts w:ascii="Times New Roman" w:hAnsi="Times New Roman" w:cs="Times New Roman"/>
          <w:sz w:val="16"/>
          <w:szCs w:val="18"/>
        </w:rPr>
      </w:pPr>
      <w:r>
        <w:rPr>
          <w:rFonts w:ascii="Times New Roman" w:hAnsi="Times New Roman" w:cs="Times New Roman"/>
          <w:sz w:val="16"/>
          <w:szCs w:val="18"/>
        </w:rPr>
        <w:t xml:space="preserve">                </w:t>
      </w:r>
      <w:r w:rsidR="009709BC" w:rsidRPr="00000217">
        <w:rPr>
          <w:rFonts w:ascii="Times New Roman" w:hAnsi="Times New Roman" w:cs="Times New Roman"/>
          <w:sz w:val="16"/>
          <w:szCs w:val="18"/>
        </w:rPr>
        <w:t xml:space="preserve">* </w:t>
      </w:r>
      <w:r w:rsidR="00F172CC" w:rsidRPr="00000217">
        <w:rPr>
          <w:rFonts w:ascii="Times New Roman" w:hAnsi="Times New Roman" w:cs="Times New Roman"/>
          <w:sz w:val="16"/>
          <w:szCs w:val="18"/>
        </w:rPr>
        <w:t>P</w:t>
      </w:r>
      <w:r w:rsidR="009709BC" w:rsidRPr="00000217">
        <w:rPr>
          <w:rFonts w:ascii="Times New Roman" w:hAnsi="Times New Roman" w:cs="Times New Roman"/>
          <w:sz w:val="16"/>
          <w:szCs w:val="18"/>
        </w:rPr>
        <w:t xml:space="preserve">eak position estimated error </w:t>
      </w:r>
      <m:oMath>
        <m:r>
          <w:rPr>
            <w:rFonts w:ascii="Cambria Math" w:hAnsi="Cambria Math" w:cs="Times New Roman"/>
            <w:sz w:val="16"/>
            <w:szCs w:val="18"/>
          </w:rPr>
          <m:t>±0.4</m:t>
        </m:r>
      </m:oMath>
      <w:r w:rsidR="009709BC" w:rsidRPr="00000217">
        <w:rPr>
          <w:rFonts w:ascii="Times New Roman" w:hAnsi="Times New Roman" w:cs="Times New Roman"/>
          <w:sz w:val="16"/>
          <w:szCs w:val="18"/>
        </w:rPr>
        <w:t>.</w:t>
      </w:r>
    </w:p>
    <w:p w14:paraId="650F127B" w14:textId="77777777" w:rsidR="009A0F67" w:rsidRPr="00AA2EA6" w:rsidRDefault="009A0F67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27A6681B" w14:textId="4B6BEC72" w:rsidR="00F9776F" w:rsidRPr="00AA2EA6" w:rsidRDefault="00F9776F" w:rsidP="002A0C13">
      <w:pPr>
        <w:spacing w:line="0" w:lineRule="atLeast"/>
        <w:jc w:val="both"/>
        <w:rPr>
          <w:rFonts w:ascii="Times New Roman" w:hAnsi="Times New Roman" w:cs="Times New Roman"/>
          <w:b/>
          <w:bCs/>
          <w:sz w:val="18"/>
          <w:szCs w:val="18"/>
        </w:rPr>
      </w:pPr>
    </w:p>
    <w:p w14:paraId="68E9CD9A" w14:textId="77777777" w:rsidR="00022B33" w:rsidRPr="00A61E68" w:rsidRDefault="00022B33" w:rsidP="00A61E68">
      <w:pPr>
        <w:spacing w:line="0" w:lineRule="atLeast"/>
        <w:jc w:val="both"/>
        <w:rPr>
          <w:rFonts w:ascii="Times New Roman" w:eastAsia="MS Mincho" w:hAnsi="Times New Roman" w:cs="Times New Roman"/>
          <w:snapToGrid w:val="0"/>
          <w:sz w:val="18"/>
          <w:szCs w:val="18"/>
          <w:shd w:val="clear" w:color="auto" w:fill="FFFFFF"/>
        </w:rPr>
      </w:pPr>
    </w:p>
    <w:sectPr w:rsidR="00022B33" w:rsidRPr="00A61E68" w:rsidSect="002A402B">
      <w:footerReference w:type="default" r:id="rId83"/>
      <w:pgSz w:w="11906" w:h="16838"/>
      <w:pgMar w:top="1440" w:right="1008" w:bottom="1440" w:left="1008" w:header="562" w:footer="994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3F0958" w14:textId="77777777" w:rsidR="00315F36" w:rsidRDefault="00315F36" w:rsidP="00ED61CE">
      <w:pPr>
        <w:spacing w:after="0" w:line="240" w:lineRule="auto"/>
      </w:pPr>
      <w:r>
        <w:separator/>
      </w:r>
    </w:p>
  </w:endnote>
  <w:endnote w:type="continuationSeparator" w:id="0">
    <w:p w14:paraId="00531340" w14:textId="77777777" w:rsidR="00315F36" w:rsidRDefault="00315F36" w:rsidP="00ED61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PGothic">
    <w:altName w:val="ＭＳ Ｐゴシック"/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0D8E06" w14:textId="77777777" w:rsidR="00143702" w:rsidRDefault="0014370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87110B" w14:textId="77777777" w:rsidR="00315F36" w:rsidRDefault="00315F36" w:rsidP="00ED61CE">
      <w:pPr>
        <w:spacing w:after="0" w:line="240" w:lineRule="auto"/>
      </w:pPr>
      <w:r>
        <w:separator/>
      </w:r>
    </w:p>
  </w:footnote>
  <w:footnote w:type="continuationSeparator" w:id="0">
    <w:p w14:paraId="22C1E0F8" w14:textId="77777777" w:rsidR="00315F36" w:rsidRDefault="00315F36" w:rsidP="00ED61C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F81568"/>
    <w:multiLevelType w:val="hybridMultilevel"/>
    <w:tmpl w:val="DAF80568"/>
    <w:lvl w:ilvl="0" w:tplc="13145958">
      <w:start w:val="1"/>
      <w:numFmt w:val="decimal"/>
      <w:lvlText w:val="%1."/>
      <w:lvlJc w:val="left"/>
      <w:pPr>
        <w:ind w:left="720" w:hanging="360"/>
      </w:pPr>
      <w:rPr>
        <w:rFonts w:eastAsiaTheme="minorEastAsia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7864DB7"/>
    <w:multiLevelType w:val="hybridMultilevel"/>
    <w:tmpl w:val="C65084B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S0NLEwsTQzNDcxMLZU0lEKTi0uzszPAykwMq8FAKVHZlwtAAAA"/>
  </w:docVars>
  <w:rsids>
    <w:rsidRoot w:val="00985A19"/>
    <w:rsid w:val="00000217"/>
    <w:rsid w:val="00001345"/>
    <w:rsid w:val="00002755"/>
    <w:rsid w:val="00004D3C"/>
    <w:rsid w:val="00016EAA"/>
    <w:rsid w:val="00021C7F"/>
    <w:rsid w:val="000221DF"/>
    <w:rsid w:val="00022B33"/>
    <w:rsid w:val="00022BC3"/>
    <w:rsid w:val="00023CD2"/>
    <w:rsid w:val="00030A91"/>
    <w:rsid w:val="00030CE0"/>
    <w:rsid w:val="00031D86"/>
    <w:rsid w:val="000340EA"/>
    <w:rsid w:val="00035A7D"/>
    <w:rsid w:val="00042AC0"/>
    <w:rsid w:val="0005237C"/>
    <w:rsid w:val="00054E2B"/>
    <w:rsid w:val="00056FA7"/>
    <w:rsid w:val="000600B6"/>
    <w:rsid w:val="000649DC"/>
    <w:rsid w:val="00065E87"/>
    <w:rsid w:val="00066120"/>
    <w:rsid w:val="0007066B"/>
    <w:rsid w:val="00075980"/>
    <w:rsid w:val="00087D09"/>
    <w:rsid w:val="00091A47"/>
    <w:rsid w:val="0009279B"/>
    <w:rsid w:val="00095473"/>
    <w:rsid w:val="000A56BA"/>
    <w:rsid w:val="000A702E"/>
    <w:rsid w:val="000A7746"/>
    <w:rsid w:val="000B2284"/>
    <w:rsid w:val="000B7EB1"/>
    <w:rsid w:val="000C2DC7"/>
    <w:rsid w:val="000C34AE"/>
    <w:rsid w:val="000C609D"/>
    <w:rsid w:val="000D2AF3"/>
    <w:rsid w:val="000D6E6F"/>
    <w:rsid w:val="000E53F0"/>
    <w:rsid w:val="000F0166"/>
    <w:rsid w:val="000F25EF"/>
    <w:rsid w:val="00100CAC"/>
    <w:rsid w:val="001017FE"/>
    <w:rsid w:val="00102ED9"/>
    <w:rsid w:val="0010729A"/>
    <w:rsid w:val="00112DED"/>
    <w:rsid w:val="00123243"/>
    <w:rsid w:val="0012647C"/>
    <w:rsid w:val="001363F8"/>
    <w:rsid w:val="00140BA0"/>
    <w:rsid w:val="00143702"/>
    <w:rsid w:val="0014462B"/>
    <w:rsid w:val="001508B6"/>
    <w:rsid w:val="00151A3D"/>
    <w:rsid w:val="00153DBA"/>
    <w:rsid w:val="00162BD3"/>
    <w:rsid w:val="00162F36"/>
    <w:rsid w:val="00166411"/>
    <w:rsid w:val="00170FD6"/>
    <w:rsid w:val="00171A00"/>
    <w:rsid w:val="0017298F"/>
    <w:rsid w:val="0017599B"/>
    <w:rsid w:val="00182BCD"/>
    <w:rsid w:val="00186517"/>
    <w:rsid w:val="00192FE8"/>
    <w:rsid w:val="001968D5"/>
    <w:rsid w:val="001A0C5C"/>
    <w:rsid w:val="001A71FA"/>
    <w:rsid w:val="001B2DA2"/>
    <w:rsid w:val="001B39C1"/>
    <w:rsid w:val="001B4B1C"/>
    <w:rsid w:val="001D1392"/>
    <w:rsid w:val="001D19FD"/>
    <w:rsid w:val="001D5A7A"/>
    <w:rsid w:val="001E34A2"/>
    <w:rsid w:val="001E62A0"/>
    <w:rsid w:val="001F0D0D"/>
    <w:rsid w:val="001F3416"/>
    <w:rsid w:val="001F486B"/>
    <w:rsid w:val="002042A3"/>
    <w:rsid w:val="00204C89"/>
    <w:rsid w:val="00210DB0"/>
    <w:rsid w:val="0022275E"/>
    <w:rsid w:val="00223758"/>
    <w:rsid w:val="00232DE1"/>
    <w:rsid w:val="00242F60"/>
    <w:rsid w:val="00246006"/>
    <w:rsid w:val="00253ABF"/>
    <w:rsid w:val="00261813"/>
    <w:rsid w:val="0026629E"/>
    <w:rsid w:val="00272DBE"/>
    <w:rsid w:val="002752B3"/>
    <w:rsid w:val="00275973"/>
    <w:rsid w:val="0028267F"/>
    <w:rsid w:val="00284351"/>
    <w:rsid w:val="00290A74"/>
    <w:rsid w:val="00296282"/>
    <w:rsid w:val="002A0C13"/>
    <w:rsid w:val="002A2CCA"/>
    <w:rsid w:val="002A402B"/>
    <w:rsid w:val="002A5C92"/>
    <w:rsid w:val="002B44EF"/>
    <w:rsid w:val="002B4783"/>
    <w:rsid w:val="002C05B4"/>
    <w:rsid w:val="002C7F1E"/>
    <w:rsid w:val="002D298C"/>
    <w:rsid w:val="002D2E88"/>
    <w:rsid w:val="002E2CB0"/>
    <w:rsid w:val="002F0E57"/>
    <w:rsid w:val="002F3008"/>
    <w:rsid w:val="002F6455"/>
    <w:rsid w:val="002F7BB6"/>
    <w:rsid w:val="003033A4"/>
    <w:rsid w:val="00304115"/>
    <w:rsid w:val="00305A67"/>
    <w:rsid w:val="00310D20"/>
    <w:rsid w:val="00315F36"/>
    <w:rsid w:val="00316AB1"/>
    <w:rsid w:val="00317495"/>
    <w:rsid w:val="00323D7C"/>
    <w:rsid w:val="003244E2"/>
    <w:rsid w:val="00332951"/>
    <w:rsid w:val="003369A8"/>
    <w:rsid w:val="00340E65"/>
    <w:rsid w:val="00341BBF"/>
    <w:rsid w:val="0034306C"/>
    <w:rsid w:val="00350343"/>
    <w:rsid w:val="00351DDE"/>
    <w:rsid w:val="00352076"/>
    <w:rsid w:val="00360097"/>
    <w:rsid w:val="003630DA"/>
    <w:rsid w:val="00364116"/>
    <w:rsid w:val="003859F9"/>
    <w:rsid w:val="00393A60"/>
    <w:rsid w:val="00395818"/>
    <w:rsid w:val="00396B69"/>
    <w:rsid w:val="003A4B4A"/>
    <w:rsid w:val="003A5ED8"/>
    <w:rsid w:val="003C145B"/>
    <w:rsid w:val="003C6217"/>
    <w:rsid w:val="003C69C8"/>
    <w:rsid w:val="003C6D84"/>
    <w:rsid w:val="003E1823"/>
    <w:rsid w:val="003E20F9"/>
    <w:rsid w:val="003E4F7B"/>
    <w:rsid w:val="003E775C"/>
    <w:rsid w:val="003F4D54"/>
    <w:rsid w:val="003F71CC"/>
    <w:rsid w:val="00401907"/>
    <w:rsid w:val="00401D04"/>
    <w:rsid w:val="00403ABA"/>
    <w:rsid w:val="004133EC"/>
    <w:rsid w:val="00427875"/>
    <w:rsid w:val="00430143"/>
    <w:rsid w:val="00430F71"/>
    <w:rsid w:val="0043401A"/>
    <w:rsid w:val="00435FA0"/>
    <w:rsid w:val="00442061"/>
    <w:rsid w:val="00443875"/>
    <w:rsid w:val="00447A1D"/>
    <w:rsid w:val="0047177F"/>
    <w:rsid w:val="00475579"/>
    <w:rsid w:val="00477D15"/>
    <w:rsid w:val="00482B25"/>
    <w:rsid w:val="00484067"/>
    <w:rsid w:val="00490021"/>
    <w:rsid w:val="004909EC"/>
    <w:rsid w:val="004A1089"/>
    <w:rsid w:val="004A5084"/>
    <w:rsid w:val="004A6407"/>
    <w:rsid w:val="004A7498"/>
    <w:rsid w:val="004B313E"/>
    <w:rsid w:val="004B4A25"/>
    <w:rsid w:val="004C0666"/>
    <w:rsid w:val="004C1D31"/>
    <w:rsid w:val="004C3FF8"/>
    <w:rsid w:val="004D1CCA"/>
    <w:rsid w:val="004E6733"/>
    <w:rsid w:val="004F5CFF"/>
    <w:rsid w:val="004F7988"/>
    <w:rsid w:val="00500A18"/>
    <w:rsid w:val="005143F4"/>
    <w:rsid w:val="005213AE"/>
    <w:rsid w:val="005242F7"/>
    <w:rsid w:val="00524451"/>
    <w:rsid w:val="00530D7A"/>
    <w:rsid w:val="00530F06"/>
    <w:rsid w:val="00533553"/>
    <w:rsid w:val="00555DD2"/>
    <w:rsid w:val="0056107B"/>
    <w:rsid w:val="00564F58"/>
    <w:rsid w:val="00567A16"/>
    <w:rsid w:val="005708EA"/>
    <w:rsid w:val="00571DCF"/>
    <w:rsid w:val="005768CD"/>
    <w:rsid w:val="00585E13"/>
    <w:rsid w:val="00590F4A"/>
    <w:rsid w:val="0059692F"/>
    <w:rsid w:val="00597028"/>
    <w:rsid w:val="005A07EC"/>
    <w:rsid w:val="005A6420"/>
    <w:rsid w:val="005A69CC"/>
    <w:rsid w:val="005A6AA1"/>
    <w:rsid w:val="005C4DF9"/>
    <w:rsid w:val="005D3824"/>
    <w:rsid w:val="005D67CF"/>
    <w:rsid w:val="005D7C7A"/>
    <w:rsid w:val="005E1A1C"/>
    <w:rsid w:val="005E60F1"/>
    <w:rsid w:val="005F0261"/>
    <w:rsid w:val="005F54AC"/>
    <w:rsid w:val="006006EA"/>
    <w:rsid w:val="0060122E"/>
    <w:rsid w:val="00607DD3"/>
    <w:rsid w:val="00610A06"/>
    <w:rsid w:val="00614A0B"/>
    <w:rsid w:val="006278BF"/>
    <w:rsid w:val="006336F9"/>
    <w:rsid w:val="00636B02"/>
    <w:rsid w:val="006547DC"/>
    <w:rsid w:val="0065787E"/>
    <w:rsid w:val="00663056"/>
    <w:rsid w:val="00665F3A"/>
    <w:rsid w:val="00666782"/>
    <w:rsid w:val="00671D1F"/>
    <w:rsid w:val="0067447E"/>
    <w:rsid w:val="006747DC"/>
    <w:rsid w:val="006858BD"/>
    <w:rsid w:val="00690825"/>
    <w:rsid w:val="006925C7"/>
    <w:rsid w:val="00694818"/>
    <w:rsid w:val="00696CED"/>
    <w:rsid w:val="006A1B91"/>
    <w:rsid w:val="006A3BA2"/>
    <w:rsid w:val="006A460B"/>
    <w:rsid w:val="006B1260"/>
    <w:rsid w:val="006B2621"/>
    <w:rsid w:val="006B321D"/>
    <w:rsid w:val="006B46FA"/>
    <w:rsid w:val="006B5477"/>
    <w:rsid w:val="006C27E8"/>
    <w:rsid w:val="006D1D20"/>
    <w:rsid w:val="006D406B"/>
    <w:rsid w:val="006E332B"/>
    <w:rsid w:val="006E39AE"/>
    <w:rsid w:val="006E4051"/>
    <w:rsid w:val="006E4446"/>
    <w:rsid w:val="006E5CF0"/>
    <w:rsid w:val="006F7120"/>
    <w:rsid w:val="006F7132"/>
    <w:rsid w:val="00703DC1"/>
    <w:rsid w:val="007047B4"/>
    <w:rsid w:val="007055C3"/>
    <w:rsid w:val="007058FF"/>
    <w:rsid w:val="0071121F"/>
    <w:rsid w:val="007218D5"/>
    <w:rsid w:val="00727FDA"/>
    <w:rsid w:val="007311E1"/>
    <w:rsid w:val="007367EB"/>
    <w:rsid w:val="007462EC"/>
    <w:rsid w:val="00746926"/>
    <w:rsid w:val="00750F22"/>
    <w:rsid w:val="007525E7"/>
    <w:rsid w:val="00754A2A"/>
    <w:rsid w:val="0076518D"/>
    <w:rsid w:val="0076627F"/>
    <w:rsid w:val="0077009D"/>
    <w:rsid w:val="00771D7A"/>
    <w:rsid w:val="00772A6F"/>
    <w:rsid w:val="00781108"/>
    <w:rsid w:val="00781569"/>
    <w:rsid w:val="00782B62"/>
    <w:rsid w:val="00793D99"/>
    <w:rsid w:val="007977A6"/>
    <w:rsid w:val="007A0A0C"/>
    <w:rsid w:val="007A6093"/>
    <w:rsid w:val="007B3569"/>
    <w:rsid w:val="007C127E"/>
    <w:rsid w:val="007C2226"/>
    <w:rsid w:val="007C3FD0"/>
    <w:rsid w:val="007D1341"/>
    <w:rsid w:val="007D2800"/>
    <w:rsid w:val="007D6800"/>
    <w:rsid w:val="007E26AC"/>
    <w:rsid w:val="007E5189"/>
    <w:rsid w:val="007E52DD"/>
    <w:rsid w:val="007E667E"/>
    <w:rsid w:val="007F107C"/>
    <w:rsid w:val="007F1812"/>
    <w:rsid w:val="00800E81"/>
    <w:rsid w:val="00802AA4"/>
    <w:rsid w:val="00803121"/>
    <w:rsid w:val="0081737B"/>
    <w:rsid w:val="008233DB"/>
    <w:rsid w:val="0082348C"/>
    <w:rsid w:val="00831515"/>
    <w:rsid w:val="00835046"/>
    <w:rsid w:val="00850E77"/>
    <w:rsid w:val="00851155"/>
    <w:rsid w:val="00854BBD"/>
    <w:rsid w:val="00855321"/>
    <w:rsid w:val="00863811"/>
    <w:rsid w:val="00874638"/>
    <w:rsid w:val="00874EFB"/>
    <w:rsid w:val="00876A0A"/>
    <w:rsid w:val="0087735F"/>
    <w:rsid w:val="00884A36"/>
    <w:rsid w:val="00893473"/>
    <w:rsid w:val="008935BA"/>
    <w:rsid w:val="008949B0"/>
    <w:rsid w:val="008B4995"/>
    <w:rsid w:val="008B683A"/>
    <w:rsid w:val="008B6A0A"/>
    <w:rsid w:val="008C79CB"/>
    <w:rsid w:val="008D11F7"/>
    <w:rsid w:val="008E0867"/>
    <w:rsid w:val="008E31E0"/>
    <w:rsid w:val="008F3738"/>
    <w:rsid w:val="008F5044"/>
    <w:rsid w:val="008F6C6A"/>
    <w:rsid w:val="008F7132"/>
    <w:rsid w:val="008F7D08"/>
    <w:rsid w:val="00900EF5"/>
    <w:rsid w:val="00904324"/>
    <w:rsid w:val="0090771C"/>
    <w:rsid w:val="00915614"/>
    <w:rsid w:val="00915FDF"/>
    <w:rsid w:val="009203EE"/>
    <w:rsid w:val="00920D05"/>
    <w:rsid w:val="009213B4"/>
    <w:rsid w:val="009240E0"/>
    <w:rsid w:val="00927C23"/>
    <w:rsid w:val="00930ABC"/>
    <w:rsid w:val="009312DA"/>
    <w:rsid w:val="00932E2A"/>
    <w:rsid w:val="00941312"/>
    <w:rsid w:val="00952572"/>
    <w:rsid w:val="00956C6C"/>
    <w:rsid w:val="00963598"/>
    <w:rsid w:val="009709BC"/>
    <w:rsid w:val="00973057"/>
    <w:rsid w:val="00973BB6"/>
    <w:rsid w:val="0097426F"/>
    <w:rsid w:val="00984269"/>
    <w:rsid w:val="00985A19"/>
    <w:rsid w:val="0098611E"/>
    <w:rsid w:val="00992BAE"/>
    <w:rsid w:val="00993511"/>
    <w:rsid w:val="00995C2B"/>
    <w:rsid w:val="009A0A47"/>
    <w:rsid w:val="009A0F67"/>
    <w:rsid w:val="009A2D1B"/>
    <w:rsid w:val="009A6AE8"/>
    <w:rsid w:val="009B478C"/>
    <w:rsid w:val="009B53F3"/>
    <w:rsid w:val="009C186F"/>
    <w:rsid w:val="009C3905"/>
    <w:rsid w:val="009D1F12"/>
    <w:rsid w:val="009D6422"/>
    <w:rsid w:val="009E2DC1"/>
    <w:rsid w:val="009E7DE8"/>
    <w:rsid w:val="009F0382"/>
    <w:rsid w:val="009F0713"/>
    <w:rsid w:val="009F0D04"/>
    <w:rsid w:val="009F3EFC"/>
    <w:rsid w:val="009F4B63"/>
    <w:rsid w:val="009F5246"/>
    <w:rsid w:val="009F59D3"/>
    <w:rsid w:val="00A01587"/>
    <w:rsid w:val="00A025E0"/>
    <w:rsid w:val="00A029D0"/>
    <w:rsid w:val="00A05B18"/>
    <w:rsid w:val="00A1380B"/>
    <w:rsid w:val="00A17743"/>
    <w:rsid w:val="00A20167"/>
    <w:rsid w:val="00A259C8"/>
    <w:rsid w:val="00A25A1E"/>
    <w:rsid w:val="00A25D12"/>
    <w:rsid w:val="00A27E27"/>
    <w:rsid w:val="00A30849"/>
    <w:rsid w:val="00A371CC"/>
    <w:rsid w:val="00A42A5F"/>
    <w:rsid w:val="00A440AB"/>
    <w:rsid w:val="00A46DE4"/>
    <w:rsid w:val="00A5079F"/>
    <w:rsid w:val="00A535AC"/>
    <w:rsid w:val="00A579AE"/>
    <w:rsid w:val="00A57B77"/>
    <w:rsid w:val="00A61E68"/>
    <w:rsid w:val="00A6417A"/>
    <w:rsid w:val="00A70BF9"/>
    <w:rsid w:val="00A7313E"/>
    <w:rsid w:val="00A75B09"/>
    <w:rsid w:val="00A75C2A"/>
    <w:rsid w:val="00A8538F"/>
    <w:rsid w:val="00A87CFA"/>
    <w:rsid w:val="00A910CD"/>
    <w:rsid w:val="00AA2EA6"/>
    <w:rsid w:val="00AC18D9"/>
    <w:rsid w:val="00AC3678"/>
    <w:rsid w:val="00AC7517"/>
    <w:rsid w:val="00AD06BC"/>
    <w:rsid w:val="00AD4306"/>
    <w:rsid w:val="00AD6575"/>
    <w:rsid w:val="00AE3ECE"/>
    <w:rsid w:val="00AF2874"/>
    <w:rsid w:val="00AF3F64"/>
    <w:rsid w:val="00AF406D"/>
    <w:rsid w:val="00B004F6"/>
    <w:rsid w:val="00B027ED"/>
    <w:rsid w:val="00B05701"/>
    <w:rsid w:val="00B134EA"/>
    <w:rsid w:val="00B15AB8"/>
    <w:rsid w:val="00B16A4E"/>
    <w:rsid w:val="00B17E8C"/>
    <w:rsid w:val="00B222DA"/>
    <w:rsid w:val="00B24FED"/>
    <w:rsid w:val="00B30F59"/>
    <w:rsid w:val="00B34BA4"/>
    <w:rsid w:val="00B426EB"/>
    <w:rsid w:val="00B458B0"/>
    <w:rsid w:val="00B63FDB"/>
    <w:rsid w:val="00B70E29"/>
    <w:rsid w:val="00B81F36"/>
    <w:rsid w:val="00B9546B"/>
    <w:rsid w:val="00BA1FEA"/>
    <w:rsid w:val="00BA3D7A"/>
    <w:rsid w:val="00BC252D"/>
    <w:rsid w:val="00BC52CA"/>
    <w:rsid w:val="00BD0463"/>
    <w:rsid w:val="00BD0C2C"/>
    <w:rsid w:val="00BD48D8"/>
    <w:rsid w:val="00BD5328"/>
    <w:rsid w:val="00BE6C8A"/>
    <w:rsid w:val="00BF355A"/>
    <w:rsid w:val="00C15ECE"/>
    <w:rsid w:val="00C225BF"/>
    <w:rsid w:val="00C23499"/>
    <w:rsid w:val="00C34917"/>
    <w:rsid w:val="00C42C2D"/>
    <w:rsid w:val="00C5066A"/>
    <w:rsid w:val="00C51064"/>
    <w:rsid w:val="00C61632"/>
    <w:rsid w:val="00C65D71"/>
    <w:rsid w:val="00C665DF"/>
    <w:rsid w:val="00C72674"/>
    <w:rsid w:val="00C73B5C"/>
    <w:rsid w:val="00C74423"/>
    <w:rsid w:val="00C75E01"/>
    <w:rsid w:val="00C76E9F"/>
    <w:rsid w:val="00C77FF4"/>
    <w:rsid w:val="00C94627"/>
    <w:rsid w:val="00CA09C8"/>
    <w:rsid w:val="00CA0E76"/>
    <w:rsid w:val="00CA560B"/>
    <w:rsid w:val="00CA5DBF"/>
    <w:rsid w:val="00CA61EF"/>
    <w:rsid w:val="00CB0724"/>
    <w:rsid w:val="00CB29B3"/>
    <w:rsid w:val="00CC0D07"/>
    <w:rsid w:val="00CC2EED"/>
    <w:rsid w:val="00CC41F7"/>
    <w:rsid w:val="00CC4485"/>
    <w:rsid w:val="00CC479B"/>
    <w:rsid w:val="00CC5403"/>
    <w:rsid w:val="00CD0324"/>
    <w:rsid w:val="00CD54D7"/>
    <w:rsid w:val="00CD6993"/>
    <w:rsid w:val="00CE0B6E"/>
    <w:rsid w:val="00CF0737"/>
    <w:rsid w:val="00CF1AF9"/>
    <w:rsid w:val="00CF2B85"/>
    <w:rsid w:val="00D0360F"/>
    <w:rsid w:val="00D03D47"/>
    <w:rsid w:val="00D0400E"/>
    <w:rsid w:val="00D06BCC"/>
    <w:rsid w:val="00D07DFA"/>
    <w:rsid w:val="00D127F9"/>
    <w:rsid w:val="00D16286"/>
    <w:rsid w:val="00D22FEE"/>
    <w:rsid w:val="00D23276"/>
    <w:rsid w:val="00D24F03"/>
    <w:rsid w:val="00D30358"/>
    <w:rsid w:val="00D30671"/>
    <w:rsid w:val="00D30C16"/>
    <w:rsid w:val="00D33866"/>
    <w:rsid w:val="00D36BE2"/>
    <w:rsid w:val="00D407D5"/>
    <w:rsid w:val="00D42CB6"/>
    <w:rsid w:val="00D461CA"/>
    <w:rsid w:val="00D461CE"/>
    <w:rsid w:val="00D51006"/>
    <w:rsid w:val="00D56EA3"/>
    <w:rsid w:val="00D60335"/>
    <w:rsid w:val="00D63C6A"/>
    <w:rsid w:val="00D642FF"/>
    <w:rsid w:val="00D706AF"/>
    <w:rsid w:val="00D82B2A"/>
    <w:rsid w:val="00D82F8E"/>
    <w:rsid w:val="00D838D0"/>
    <w:rsid w:val="00D83AA8"/>
    <w:rsid w:val="00D852A0"/>
    <w:rsid w:val="00DA6C5B"/>
    <w:rsid w:val="00DC1BF0"/>
    <w:rsid w:val="00DC7AF0"/>
    <w:rsid w:val="00DD1709"/>
    <w:rsid w:val="00DD3444"/>
    <w:rsid w:val="00DD3485"/>
    <w:rsid w:val="00DD4F6E"/>
    <w:rsid w:val="00DD5436"/>
    <w:rsid w:val="00DE0A9E"/>
    <w:rsid w:val="00DE5A91"/>
    <w:rsid w:val="00DE793F"/>
    <w:rsid w:val="00DF0578"/>
    <w:rsid w:val="00DF2B62"/>
    <w:rsid w:val="00DF4E57"/>
    <w:rsid w:val="00DF7C6F"/>
    <w:rsid w:val="00E06EBD"/>
    <w:rsid w:val="00E13961"/>
    <w:rsid w:val="00E14239"/>
    <w:rsid w:val="00E2065F"/>
    <w:rsid w:val="00E22355"/>
    <w:rsid w:val="00E26EC6"/>
    <w:rsid w:val="00E32E20"/>
    <w:rsid w:val="00E42081"/>
    <w:rsid w:val="00E47677"/>
    <w:rsid w:val="00E506D4"/>
    <w:rsid w:val="00E554BC"/>
    <w:rsid w:val="00E6070D"/>
    <w:rsid w:val="00E63068"/>
    <w:rsid w:val="00E63093"/>
    <w:rsid w:val="00E6670C"/>
    <w:rsid w:val="00E66773"/>
    <w:rsid w:val="00E66C32"/>
    <w:rsid w:val="00E81745"/>
    <w:rsid w:val="00E82ECF"/>
    <w:rsid w:val="00E85071"/>
    <w:rsid w:val="00E875E9"/>
    <w:rsid w:val="00E91301"/>
    <w:rsid w:val="00E9221C"/>
    <w:rsid w:val="00EA0ED3"/>
    <w:rsid w:val="00EA1F9B"/>
    <w:rsid w:val="00EA42AD"/>
    <w:rsid w:val="00EB0FCB"/>
    <w:rsid w:val="00EB2E27"/>
    <w:rsid w:val="00EB4845"/>
    <w:rsid w:val="00EC22F3"/>
    <w:rsid w:val="00EC462E"/>
    <w:rsid w:val="00ED61CE"/>
    <w:rsid w:val="00EF4BB2"/>
    <w:rsid w:val="00EF7701"/>
    <w:rsid w:val="00EF7AFE"/>
    <w:rsid w:val="00F014FF"/>
    <w:rsid w:val="00F063A1"/>
    <w:rsid w:val="00F06F31"/>
    <w:rsid w:val="00F11B84"/>
    <w:rsid w:val="00F1547F"/>
    <w:rsid w:val="00F172CC"/>
    <w:rsid w:val="00F17608"/>
    <w:rsid w:val="00F220DA"/>
    <w:rsid w:val="00F23693"/>
    <w:rsid w:val="00F27953"/>
    <w:rsid w:val="00F32D41"/>
    <w:rsid w:val="00F40486"/>
    <w:rsid w:val="00F41A00"/>
    <w:rsid w:val="00F4462A"/>
    <w:rsid w:val="00F45271"/>
    <w:rsid w:val="00F4559F"/>
    <w:rsid w:val="00F45C28"/>
    <w:rsid w:val="00F4786A"/>
    <w:rsid w:val="00F5230F"/>
    <w:rsid w:val="00F55CBA"/>
    <w:rsid w:val="00F56FBE"/>
    <w:rsid w:val="00F62157"/>
    <w:rsid w:val="00F62EF7"/>
    <w:rsid w:val="00F65B35"/>
    <w:rsid w:val="00F65D43"/>
    <w:rsid w:val="00F66A5F"/>
    <w:rsid w:val="00F723AB"/>
    <w:rsid w:val="00F74FAC"/>
    <w:rsid w:val="00F81893"/>
    <w:rsid w:val="00F82013"/>
    <w:rsid w:val="00F82C16"/>
    <w:rsid w:val="00F8496B"/>
    <w:rsid w:val="00F8545C"/>
    <w:rsid w:val="00F868A3"/>
    <w:rsid w:val="00F87A13"/>
    <w:rsid w:val="00F92737"/>
    <w:rsid w:val="00F9306D"/>
    <w:rsid w:val="00F956FE"/>
    <w:rsid w:val="00F9776F"/>
    <w:rsid w:val="00FA69FC"/>
    <w:rsid w:val="00FB0BA6"/>
    <w:rsid w:val="00FB1E2B"/>
    <w:rsid w:val="00FB769A"/>
    <w:rsid w:val="00FB78DF"/>
    <w:rsid w:val="00FC02E0"/>
    <w:rsid w:val="00FC08A7"/>
    <w:rsid w:val="00FC3663"/>
    <w:rsid w:val="00FC54A7"/>
    <w:rsid w:val="00FE2FB4"/>
    <w:rsid w:val="00FE3D80"/>
    <w:rsid w:val="00FE6B7D"/>
    <w:rsid w:val="00FE6FCA"/>
    <w:rsid w:val="00FF1118"/>
    <w:rsid w:val="00FF5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914C0B3"/>
  <w15:chartTrackingRefBased/>
  <w15:docId w15:val="{B2F750C4-A59B-4A23-8A69-6DE7BD954B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D1341"/>
    <w:pPr>
      <w:widowControl w:val="0"/>
      <w:tabs>
        <w:tab w:val="center" w:pos="4252"/>
        <w:tab w:val="right" w:pos="8504"/>
      </w:tabs>
      <w:snapToGrid w:val="0"/>
      <w:spacing w:after="0" w:line="240" w:lineRule="auto"/>
      <w:jc w:val="both"/>
    </w:pPr>
    <w:rPr>
      <w:rFonts w:ascii="Century" w:eastAsia="MS Mincho" w:hAnsi="Century" w:cs="Times New Roman"/>
      <w:kern w:val="2"/>
      <w:sz w:val="21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7D1341"/>
    <w:rPr>
      <w:rFonts w:ascii="Century" w:eastAsia="MS Mincho" w:hAnsi="Century" w:cs="Times New Roman"/>
      <w:kern w:val="2"/>
      <w:sz w:val="21"/>
      <w:lang w:val="x-none" w:eastAsia="x-none"/>
    </w:rPr>
  </w:style>
  <w:style w:type="paragraph" w:styleId="NormalWeb">
    <w:name w:val="Normal (Web)"/>
    <w:basedOn w:val="Normal"/>
    <w:uiPriority w:val="99"/>
    <w:unhideWhenUsed/>
    <w:rsid w:val="007D1341"/>
    <w:pPr>
      <w:spacing w:before="100" w:beforeAutospacing="1" w:after="100" w:afterAutospacing="1" w:line="240" w:lineRule="auto"/>
    </w:pPr>
    <w:rPr>
      <w:rFonts w:ascii="MS PGothic" w:eastAsia="MS PGothic" w:hAnsi="MS PGothic" w:cs="MS PGothic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D61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61CE"/>
  </w:style>
  <w:style w:type="table" w:styleId="TableGrid">
    <w:name w:val="Table Grid"/>
    <w:basedOn w:val="TableNormal"/>
    <w:uiPriority w:val="39"/>
    <w:rsid w:val="00956C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82EC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2EC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8234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348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348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34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348C"/>
    <w:rPr>
      <w:b/>
      <w:bCs/>
      <w:sz w:val="20"/>
      <w:szCs w:val="20"/>
    </w:rPr>
  </w:style>
  <w:style w:type="paragraph" w:customStyle="1" w:styleId="Caption1">
    <w:name w:val="Caption1"/>
    <w:basedOn w:val="Caption"/>
    <w:next w:val="Normal"/>
    <w:rsid w:val="009203EE"/>
    <w:pPr>
      <w:spacing w:before="120" w:after="240"/>
      <w:ind w:leftChars="200" w:left="200"/>
      <w:jc w:val="center"/>
    </w:pPr>
    <w:rPr>
      <w:rFonts w:ascii="Times New Roman" w:eastAsia="Times New Roman" w:hAnsi="Times New Roman" w:cs="Times New Roman"/>
      <w:i w:val="0"/>
      <w:iCs w:val="0"/>
      <w:color w:val="auto"/>
      <w:sz w:val="16"/>
      <w:szCs w:val="20"/>
    </w:rPr>
  </w:style>
  <w:style w:type="character" w:customStyle="1" w:styleId="Captionheading">
    <w:name w:val="Caption_heading"/>
    <w:rsid w:val="009203EE"/>
    <w:rPr>
      <w:rFonts w:ascii="Times New Roman" w:hAnsi="Times New Roman"/>
      <w:b/>
      <w:noProof w:val="0"/>
      <w:sz w:val="16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03E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Textbody">
    <w:name w:val="Text_body"/>
    <w:basedOn w:val="Normal"/>
    <w:rsid w:val="00261813"/>
    <w:pPr>
      <w:spacing w:after="0" w:line="220" w:lineRule="exact"/>
      <w:ind w:firstLine="397"/>
      <w:jc w:val="both"/>
    </w:pPr>
    <w:rPr>
      <w:rFonts w:ascii="Times New Roman" w:eastAsia="MS Mincho" w:hAnsi="Times New Roman" w:cs="Times New Roman"/>
      <w:snapToGrid w:val="0"/>
      <w:sz w:val="19"/>
      <w:szCs w:val="20"/>
    </w:rPr>
  </w:style>
  <w:style w:type="paragraph" w:styleId="ListParagraph">
    <w:name w:val="List Paragraph"/>
    <w:basedOn w:val="Normal"/>
    <w:uiPriority w:val="34"/>
    <w:qFormat/>
    <w:rsid w:val="006B1260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210DB0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47177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69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4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9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22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2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01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53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4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8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8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1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51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11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58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2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92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5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43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7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2.bin"/><Relationship Id="rId21" Type="http://schemas.openxmlformats.org/officeDocument/2006/relationships/image" Target="media/image14.emf"/><Relationship Id="rId42" Type="http://schemas.openxmlformats.org/officeDocument/2006/relationships/oleObject" Target="embeddings/oleObject10.bin"/><Relationship Id="rId47" Type="http://schemas.openxmlformats.org/officeDocument/2006/relationships/image" Target="media/image220.emf"/><Relationship Id="rId63" Type="http://schemas.openxmlformats.org/officeDocument/2006/relationships/image" Target="media/image250.emf"/><Relationship Id="rId68" Type="http://schemas.openxmlformats.org/officeDocument/2006/relationships/oleObject" Target="embeddings/oleObject23.bin"/><Relationship Id="rId84" Type="http://schemas.openxmlformats.org/officeDocument/2006/relationships/fontTable" Target="fontTable.xml"/><Relationship Id="rId16" Type="http://schemas.openxmlformats.org/officeDocument/2006/relationships/image" Target="media/image9.tiff"/><Relationship Id="rId11" Type="http://schemas.openxmlformats.org/officeDocument/2006/relationships/image" Target="media/image4.png"/><Relationship Id="rId32" Type="http://schemas.openxmlformats.org/officeDocument/2006/relationships/oleObject" Target="embeddings/oleObject5.bin"/><Relationship Id="rId37" Type="http://schemas.openxmlformats.org/officeDocument/2006/relationships/image" Target="media/image21.emf"/><Relationship Id="rId53" Type="http://schemas.openxmlformats.org/officeDocument/2006/relationships/image" Target="media/image25.emf"/><Relationship Id="rId58" Type="http://schemas.openxmlformats.org/officeDocument/2006/relationships/oleObject" Target="embeddings/oleObject18.bin"/><Relationship Id="rId74" Type="http://schemas.openxmlformats.org/officeDocument/2006/relationships/oleObject" Target="embeddings/oleObject26.bin"/><Relationship Id="rId79" Type="http://schemas.openxmlformats.org/officeDocument/2006/relationships/image" Target="media/image33.emf"/><Relationship Id="rId5" Type="http://schemas.openxmlformats.org/officeDocument/2006/relationships/webSettings" Target="webSettings.xml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emf"/><Relationship Id="rId27" Type="http://schemas.openxmlformats.org/officeDocument/2006/relationships/image" Target="media/image16.emf"/><Relationship Id="rId30" Type="http://schemas.openxmlformats.org/officeDocument/2006/relationships/oleObject" Target="embeddings/oleObject4.bin"/><Relationship Id="rId35" Type="http://schemas.openxmlformats.org/officeDocument/2006/relationships/image" Target="media/image20.emf"/><Relationship Id="rId43" Type="http://schemas.openxmlformats.org/officeDocument/2006/relationships/image" Target="media/image200.emf"/><Relationship Id="rId48" Type="http://schemas.openxmlformats.org/officeDocument/2006/relationships/oleObject" Target="embeddings/oleObject13.bin"/><Relationship Id="rId56" Type="http://schemas.openxmlformats.org/officeDocument/2006/relationships/oleObject" Target="embeddings/oleObject17.bin"/><Relationship Id="rId64" Type="http://schemas.openxmlformats.org/officeDocument/2006/relationships/oleObject" Target="embeddings/oleObject21.bin"/><Relationship Id="rId69" Type="http://schemas.openxmlformats.org/officeDocument/2006/relationships/image" Target="media/image280.emf"/><Relationship Id="rId77" Type="http://schemas.openxmlformats.org/officeDocument/2006/relationships/image" Target="media/image31.emf"/><Relationship Id="rId8" Type="http://schemas.openxmlformats.org/officeDocument/2006/relationships/image" Target="media/image1.png"/><Relationship Id="rId51" Type="http://schemas.openxmlformats.org/officeDocument/2006/relationships/image" Target="media/image24.emf"/><Relationship Id="rId72" Type="http://schemas.openxmlformats.org/officeDocument/2006/relationships/oleObject" Target="embeddings/oleObject25.bin"/><Relationship Id="rId80" Type="http://schemas.openxmlformats.org/officeDocument/2006/relationships/oleObject" Target="embeddings/oleObject28.bin"/><Relationship Id="rId85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5" Type="http://schemas.openxmlformats.org/officeDocument/2006/relationships/image" Target="media/image13.emf"/><Relationship Id="rId33" Type="http://schemas.openxmlformats.org/officeDocument/2006/relationships/image" Target="media/image19.emf"/><Relationship Id="rId38" Type="http://schemas.openxmlformats.org/officeDocument/2006/relationships/oleObject" Target="embeddings/oleObject8.bin"/><Relationship Id="rId46" Type="http://schemas.openxmlformats.org/officeDocument/2006/relationships/oleObject" Target="embeddings/oleObject12.bin"/><Relationship Id="rId59" Type="http://schemas.openxmlformats.org/officeDocument/2006/relationships/image" Target="media/image28.emf"/><Relationship Id="rId67" Type="http://schemas.openxmlformats.org/officeDocument/2006/relationships/image" Target="media/image270.emf"/><Relationship Id="rId20" Type="http://schemas.openxmlformats.org/officeDocument/2006/relationships/image" Target="media/image13.png"/><Relationship Id="rId41" Type="http://schemas.openxmlformats.org/officeDocument/2006/relationships/image" Target="media/image190.emf"/><Relationship Id="rId54" Type="http://schemas.openxmlformats.org/officeDocument/2006/relationships/oleObject" Target="embeddings/oleObject16.bin"/><Relationship Id="rId62" Type="http://schemas.openxmlformats.org/officeDocument/2006/relationships/oleObject" Target="embeddings/oleObject20.bin"/><Relationship Id="rId70" Type="http://schemas.openxmlformats.org/officeDocument/2006/relationships/oleObject" Target="embeddings/oleObject24.bin"/><Relationship Id="rId75" Type="http://schemas.openxmlformats.org/officeDocument/2006/relationships/image" Target="media/image300.emf"/><Relationship Id="rId83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2.emf"/><Relationship Id="rId28" Type="http://schemas.openxmlformats.org/officeDocument/2006/relationships/oleObject" Target="embeddings/oleObject3.bin"/><Relationship Id="rId36" Type="http://schemas.openxmlformats.org/officeDocument/2006/relationships/oleObject" Target="embeddings/oleObject7.bin"/><Relationship Id="rId49" Type="http://schemas.openxmlformats.org/officeDocument/2006/relationships/image" Target="media/image23.emf"/><Relationship Id="rId57" Type="http://schemas.openxmlformats.org/officeDocument/2006/relationships/image" Target="media/image27.emf"/><Relationship Id="rId10" Type="http://schemas.openxmlformats.org/officeDocument/2006/relationships/image" Target="media/image3.png"/><Relationship Id="rId31" Type="http://schemas.openxmlformats.org/officeDocument/2006/relationships/image" Target="media/image18.emf"/><Relationship Id="rId44" Type="http://schemas.openxmlformats.org/officeDocument/2006/relationships/oleObject" Target="embeddings/oleObject11.bin"/><Relationship Id="rId52" Type="http://schemas.openxmlformats.org/officeDocument/2006/relationships/oleObject" Target="embeddings/oleObject15.bin"/><Relationship Id="rId60" Type="http://schemas.openxmlformats.org/officeDocument/2006/relationships/oleObject" Target="embeddings/oleObject19.bin"/><Relationship Id="rId65" Type="http://schemas.openxmlformats.org/officeDocument/2006/relationships/image" Target="media/image260.emf"/><Relationship Id="rId73" Type="http://schemas.openxmlformats.org/officeDocument/2006/relationships/image" Target="media/image30.emf"/><Relationship Id="rId78" Type="http://schemas.openxmlformats.org/officeDocument/2006/relationships/image" Target="media/image32.emf"/><Relationship Id="rId81" Type="http://schemas.openxmlformats.org/officeDocument/2006/relationships/image" Target="media/image330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39" Type="http://schemas.openxmlformats.org/officeDocument/2006/relationships/image" Target="media/image22.emf"/><Relationship Id="rId34" Type="http://schemas.openxmlformats.org/officeDocument/2006/relationships/oleObject" Target="embeddings/oleObject6.bin"/><Relationship Id="rId50" Type="http://schemas.openxmlformats.org/officeDocument/2006/relationships/oleObject" Target="embeddings/oleObject14.bin"/><Relationship Id="rId55" Type="http://schemas.openxmlformats.org/officeDocument/2006/relationships/image" Target="media/image26.emf"/><Relationship Id="rId76" Type="http://schemas.openxmlformats.org/officeDocument/2006/relationships/oleObject" Target="embeddings/oleObject27.bin"/><Relationship Id="rId7" Type="http://schemas.openxmlformats.org/officeDocument/2006/relationships/endnotes" Target="endnotes.xml"/><Relationship Id="rId71" Type="http://schemas.openxmlformats.org/officeDocument/2006/relationships/image" Target="media/image290.emf"/><Relationship Id="rId2" Type="http://schemas.openxmlformats.org/officeDocument/2006/relationships/numbering" Target="numbering.xml"/><Relationship Id="rId29" Type="http://schemas.openxmlformats.org/officeDocument/2006/relationships/image" Target="media/image17.emf"/><Relationship Id="rId24" Type="http://schemas.openxmlformats.org/officeDocument/2006/relationships/oleObject" Target="embeddings/oleObject1.bin"/><Relationship Id="rId40" Type="http://schemas.openxmlformats.org/officeDocument/2006/relationships/oleObject" Target="embeddings/oleObject9.bin"/><Relationship Id="rId45" Type="http://schemas.openxmlformats.org/officeDocument/2006/relationships/image" Target="media/image210.emf"/><Relationship Id="rId66" Type="http://schemas.openxmlformats.org/officeDocument/2006/relationships/oleObject" Target="embeddings/oleObject22.bin"/><Relationship Id="rId61" Type="http://schemas.openxmlformats.org/officeDocument/2006/relationships/image" Target="media/image29.emf"/><Relationship Id="rId82" Type="http://schemas.openxmlformats.org/officeDocument/2006/relationships/oleObject" Target="embeddings/oleObject29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9C63ED-C7CC-4CE6-B0D4-18BB739B16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12</Pages>
  <Words>1362</Words>
  <Characters>7767</Characters>
  <Application>Microsoft Office Word</Application>
  <DocSecurity>0</DocSecurity>
  <Lines>64</Lines>
  <Paragraphs>1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d Harun Al Rashid</dc:creator>
  <cp:keywords/>
  <dc:description/>
  <cp:lastModifiedBy>Md Harun Al Rashid</cp:lastModifiedBy>
  <cp:revision>18</cp:revision>
  <cp:lastPrinted>2021-07-02T02:21:00Z</cp:lastPrinted>
  <dcterms:created xsi:type="dcterms:W3CDTF">2021-06-30T21:00:00Z</dcterms:created>
  <dcterms:modified xsi:type="dcterms:W3CDTF">2021-07-05T0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emistry-letters</vt:lpwstr>
  </property>
  <property fmtid="{D5CDD505-2E9C-101B-9397-08002B2CF9AE}" pid="5" name="Mendeley Recent Style Name 1_1">
    <vt:lpwstr>Chemistry Letters</vt:lpwstr>
  </property>
  <property fmtid="{D5CDD505-2E9C-101B-9397-08002B2CF9AE}" pid="6" name="Mendeley Recent Style Id 2_1">
    <vt:lpwstr>http://www.zotero.org/styles/journal-of-catalysis</vt:lpwstr>
  </property>
  <property fmtid="{D5CDD505-2E9C-101B-9397-08002B2CF9AE}" pid="7" name="Mendeley Recent Style Name 2_1">
    <vt:lpwstr>Journal of Catalysis</vt:lpwstr>
  </property>
  <property fmtid="{D5CDD505-2E9C-101B-9397-08002B2CF9AE}" pid="8" name="Mendeley Recent Style Id 3_1">
    <vt:lpwstr>http://www.zotero.org/styles/national-library-of-medicine</vt:lpwstr>
  </property>
  <property fmtid="{D5CDD505-2E9C-101B-9397-08002B2CF9AE}" pid="9" name="Mendeley Recent Style Name 3_1">
    <vt:lpwstr>National Library of Medicine</vt:lpwstr>
  </property>
  <property fmtid="{D5CDD505-2E9C-101B-9397-08002B2CF9AE}" pid="10" name="Mendeley Recent Style Id 4_1">
    <vt:lpwstr>http://www.zotero.org/styles/nature</vt:lpwstr>
  </property>
  <property fmtid="{D5CDD505-2E9C-101B-9397-08002B2CF9AE}" pid="11" name="Mendeley Recent Style Name 4_1">
    <vt:lpwstr>Nature</vt:lpwstr>
  </property>
  <property fmtid="{D5CDD505-2E9C-101B-9397-08002B2CF9AE}" pid="12" name="Mendeley Recent Style Id 5_1">
    <vt:lpwstr>http://www.zotero.org/styles/radiation-physics-and-chemistry</vt:lpwstr>
  </property>
  <property fmtid="{D5CDD505-2E9C-101B-9397-08002B2CF9AE}" pid="13" name="Mendeley Recent Style Name 5_1">
    <vt:lpwstr>Radiation Physics and Chemistry</vt:lpwstr>
  </property>
  <property fmtid="{D5CDD505-2E9C-101B-9397-08002B2CF9AE}" pid="14" name="Mendeley Recent Style Id 6_1">
    <vt:lpwstr>http://www.zotero.org/styles/the-journal-of-physical-chemistry-a</vt:lpwstr>
  </property>
  <property fmtid="{D5CDD505-2E9C-101B-9397-08002B2CF9AE}" pid="15" name="Mendeley Recent Style Name 6_1">
    <vt:lpwstr>The Journal of Physical Chemistry A</vt:lpwstr>
  </property>
  <property fmtid="{D5CDD505-2E9C-101B-9397-08002B2CF9AE}" pid="16" name="Mendeley Recent Style Id 7_1">
    <vt:lpwstr>http://www.zotero.org/styles/the-journal-of-physical-chemistry-b</vt:lpwstr>
  </property>
  <property fmtid="{D5CDD505-2E9C-101B-9397-08002B2CF9AE}" pid="17" name="Mendeley Recent Style Name 7_1">
    <vt:lpwstr>The Journal of Physical Chemistry B</vt:lpwstr>
  </property>
  <property fmtid="{D5CDD505-2E9C-101B-9397-08002B2CF9AE}" pid="18" name="Mendeley Recent Style Id 8_1">
    <vt:lpwstr>http://www.zotero.org/styles/the-journal-of-physical-chemistry-c</vt:lpwstr>
  </property>
  <property fmtid="{D5CDD505-2E9C-101B-9397-08002B2CF9AE}" pid="19" name="Mendeley Recent Style Name 8_1">
    <vt:lpwstr>The Journal of Physical Chemistry C</vt:lpwstr>
  </property>
  <property fmtid="{D5CDD505-2E9C-101B-9397-08002B2CF9AE}" pid="20" name="Mendeley Recent Style Id 9_1">
    <vt:lpwstr>http://www.zotero.org/styles/the-journal-of-physical-chemistry-letters</vt:lpwstr>
  </property>
  <property fmtid="{D5CDD505-2E9C-101B-9397-08002B2CF9AE}" pid="21" name="Mendeley Recent Style Name 9_1">
    <vt:lpwstr>The Journal of Physical Chemistry Letter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8d8fa4d-608f-330e-9334-6b98068aa477</vt:lpwstr>
  </property>
  <property fmtid="{D5CDD505-2E9C-101B-9397-08002B2CF9AE}" pid="24" name="Mendeley Citation Style_1">
    <vt:lpwstr>http://www.zotero.org/styles/nature</vt:lpwstr>
  </property>
</Properties>
</file>